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bookmarkStart w:id="0" w:name="_GoBack"/>
      <w:bookmarkEnd w:id="0"/>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Vera Weisbecker</w:t>
      </w:r>
    </w:p>
    <w:p w14:paraId="3C3C34E4" w14:textId="77777777" w:rsidR="005E46A3" w:rsidRPr="00547227" w:rsidRDefault="005E46A3" w:rsidP="00F33EB3">
      <w:pPr>
        <w:spacing w:line="480" w:lineRule="auto"/>
        <w:rPr>
          <w:rFonts w:ascii="Arial" w:hAnsi="Arial" w:cs="Arial"/>
          <w:szCs w:val="24"/>
          <w:lang w:val="en-GB"/>
        </w:rPr>
      </w:pPr>
    </w:p>
    <w:p w14:paraId="6CC5EC69"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000B7355" w14:textId="77777777" w:rsidR="00FF76BB" w:rsidRPr="00547227" w:rsidRDefault="00FF76BB" w:rsidP="00F33EB3">
      <w:pPr>
        <w:spacing w:line="480" w:lineRule="auto"/>
        <w:rPr>
          <w:rFonts w:ascii="Arial" w:hAnsi="Arial" w:cs="Arial"/>
          <w:szCs w:val="24"/>
          <w:lang w:val="en-GB"/>
        </w:rPr>
      </w:pP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315B6D4F"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Compared to other vertebrates, mammals have impressively large brains relative to body size (</w:t>
      </w:r>
      <w:r w:rsidR="005D5284">
        <w:rPr>
          <w:rFonts w:ascii="Arial" w:hAnsi="Arial" w:cs="Arial"/>
          <w:szCs w:val="24"/>
          <w:lang w:val="en-GB"/>
        </w:rPr>
        <w:t>“</w:t>
      </w:r>
      <w:r w:rsidRPr="00547227">
        <w:rPr>
          <w:rFonts w:ascii="Arial" w:hAnsi="Arial" w:cs="Arial"/>
          <w:szCs w:val="24"/>
          <w:lang w:val="en-GB"/>
        </w:rPr>
        <w:t>relative brain size</w:t>
      </w:r>
      <w:r w:rsidR="005D5284">
        <w:rPr>
          <w:rFonts w:ascii="Arial" w:hAnsi="Arial" w:cs="Arial"/>
          <w:szCs w:val="24"/>
          <w:lang w:val="en-GB"/>
        </w:rPr>
        <w:t>” herein</w:t>
      </w:r>
      <w:r w:rsidRPr="00547227">
        <w:rPr>
          <w:rFonts w:ascii="Arial" w:hAnsi="Arial" w:cs="Arial"/>
          <w:szCs w:val="24"/>
          <w:lang w:val="en-GB"/>
        </w:rPr>
        <w:t>)</w:t>
      </w:r>
      <w:r w:rsidR="005D5284">
        <w:rPr>
          <w:rFonts w:ascii="Arial" w:hAnsi="Arial" w:cs="Arial"/>
          <w:szCs w:val="24"/>
          <w:lang w:val="en-GB"/>
        </w:rPr>
        <w:t>, which confers a</w:t>
      </w:r>
      <w:r w:rsidRPr="00547227">
        <w:rPr>
          <w:rFonts w:ascii="Arial" w:hAnsi="Arial" w:cs="Arial"/>
          <w:szCs w:val="24"/>
          <w:lang w:val="en-GB"/>
        </w:rPr>
        <w:t xml:space="preserve">dvanced cognitive abilities </w:t>
      </w:r>
      <w:r w:rsidR="005D5284">
        <w:rPr>
          <w:rFonts w:ascii="Arial" w:hAnsi="Arial" w:cs="Arial"/>
          <w:szCs w:val="24"/>
          <w:lang w:val="en-GB"/>
        </w:rPr>
        <w:t>to the class compared to the ancestral vertebrate condition</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Jerison, 1973)</w:t>
      </w:r>
      <w:r w:rsidR="000C17D7">
        <w:rPr>
          <w:rFonts w:ascii="Arial" w:hAnsi="Arial" w:cs="Arial"/>
          <w:szCs w:val="24"/>
          <w:lang w:val="en-GB"/>
        </w:rPr>
        <w:fldChar w:fldCharType="end"/>
      </w:r>
      <w:r w:rsidR="005D5284">
        <w:rPr>
          <w:rFonts w:ascii="Arial" w:hAnsi="Arial" w:cs="Arial"/>
          <w:szCs w:val="24"/>
          <w:lang w:val="en-GB"/>
        </w:rPr>
        <w:t>. It i</w:t>
      </w:r>
      <w:r w:rsidRPr="00547227">
        <w:rPr>
          <w:rFonts w:ascii="Arial" w:hAnsi="Arial" w:cs="Arial"/>
          <w:szCs w:val="24"/>
          <w:lang w:val="en-GB"/>
        </w:rPr>
        <w:t xml:space="preserve">s </w:t>
      </w:r>
      <w:r w:rsidR="00CA63F6" w:rsidRPr="00547227">
        <w:rPr>
          <w:rFonts w:ascii="Arial" w:hAnsi="Arial" w:cs="Arial"/>
          <w:szCs w:val="24"/>
          <w:lang w:val="en-GB"/>
        </w:rPr>
        <w:t>assumed</w:t>
      </w:r>
      <w:r w:rsidRPr="00547227">
        <w:rPr>
          <w:rFonts w:ascii="Arial" w:hAnsi="Arial" w:cs="Arial"/>
          <w:szCs w:val="24"/>
          <w:lang w:val="en-GB"/>
        </w:rPr>
        <w:t xml:space="preserve"> that this </w:t>
      </w:r>
      <w:r w:rsidR="005D5284">
        <w:rPr>
          <w:rFonts w:ascii="Arial" w:hAnsi="Arial" w:cs="Arial"/>
          <w:szCs w:val="24"/>
          <w:lang w:val="en-GB"/>
        </w:rPr>
        <w:t>brain size increase is mostly the result of</w:t>
      </w:r>
      <w:r w:rsidRPr="00547227">
        <w:rPr>
          <w:rFonts w:ascii="Arial" w:hAnsi="Arial" w:cs="Arial"/>
          <w:szCs w:val="24"/>
          <w:lang w:val="en-GB"/>
        </w:rPr>
        <w:t xml:space="preserve"> select</w:t>
      </w:r>
      <w:r w:rsidR="005D5284">
        <w:rPr>
          <w:rFonts w:ascii="Arial" w:hAnsi="Arial" w:cs="Arial"/>
          <w:szCs w:val="24"/>
          <w:lang w:val="en-GB"/>
        </w:rPr>
        <w:t xml:space="preserve">ion </w:t>
      </w:r>
      <w:r w:rsidRPr="00547227">
        <w:rPr>
          <w:rFonts w:ascii="Arial" w:hAnsi="Arial" w:cs="Arial"/>
          <w:szCs w:val="24"/>
          <w:lang w:val="en-GB"/>
        </w:rPr>
        <w:t>for the increase</w:t>
      </w:r>
      <w:r w:rsidR="00CA63F6" w:rsidRPr="00547227">
        <w:rPr>
          <w:rFonts w:ascii="Arial" w:hAnsi="Arial" w:cs="Arial"/>
          <w:szCs w:val="24"/>
          <w:lang w:val="en-GB"/>
        </w:rPr>
        <w:t xml:space="preserve"> in relative brain size</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aly&lt;/Author&gt;&lt;Year&gt;2007&lt;/Year&gt;&lt;RecNum&gt;246&lt;/RecNum&gt;&lt;DisplayText&gt;(Healy &amp;amp; Rowe, 2007)&lt;/DisplayText&gt;&lt;record&gt;&lt;rec-number&gt;246&lt;/rec-number&gt;&lt;foreign-keys&gt;&lt;key app="EN" db-id="a9aw0atab92x0ledv2kxwsvmdfttad9p2fez" timestamp="1564364864" guid="a449f94e-61ff-4e0c-9400-bdd0c63bf051"&gt;246&lt;/key&gt;&lt;/foreign-keys&gt;&lt;ref-type name="Journal Article"&gt;17&lt;/ref-type&gt;&lt;contributors&gt;&lt;authors&gt;&lt;author&gt;Healy, S. D.&lt;/author&gt;&lt;author&gt;Rowe, C.&lt;/author&gt;&lt;/authors&gt;&lt;/contributors&gt;&lt;auth-address&gt;Institute of Evolutionary Biology, School of Biological Sciences, Kings Buildings, West Mains Road, Edinburgh EH9 3JT, UK. s.healy@ed.ac.uk&lt;/auth-address&gt;&lt;titles&gt;&lt;title&gt;A critique of comparative studies of brain size&lt;/title&gt;&lt;secondary-title&gt;Proc Biol Sci&lt;/secondary-title&gt;&lt;/titles&gt;&lt;periodical&gt;&lt;full-title&gt;Proc Biol Sci&lt;/full-title&gt;&lt;/periodical&gt;&lt;pages&gt;453-64&lt;/pages&gt;&lt;volume&gt;274&lt;/volume&gt;&lt;number&gt;1609&lt;/number&gt;&lt;edition&gt;2007/05/04&lt;/edition&gt;&lt;keywords&gt;&lt;keyword&gt;Animals&lt;/keyword&gt;&lt;keyword&gt;Behavior, Animal&lt;/keyword&gt;&lt;keyword&gt;Biological Evolution&lt;/keyword&gt;&lt;keyword&gt;Brain/*anatomy &amp;amp; histology&lt;/keyword&gt;&lt;keyword&gt;Mating Preference, Animal&lt;/keyword&gt;&lt;keyword&gt;Organ Size&lt;/keyword&gt;&lt;keyword&gt;Social Behavior&lt;/keyword&gt;&lt;keyword&gt;Species Specificity&lt;/keyword&gt;&lt;/keywords&gt;&lt;dates&gt;&lt;year&gt;2007&lt;/year&gt;&lt;pub-dates&gt;&lt;date&gt;Feb 22&lt;/date&gt;&lt;/pub-dates&gt;&lt;/dates&gt;&lt;isbn&gt;0962-8452 (Print)&amp;#xD;0962-8452 (Linking)&lt;/isbn&gt;&lt;accession-num&gt;17476764&lt;/accession-num&gt;&lt;urls&gt;&lt;related-urls&gt;&lt;url&gt;https://www.ncbi.nlm.nih.gov/pubmed/17476764&lt;/url&gt;&lt;/related-urls&gt;&lt;/urls&gt;&lt;custom2&gt;PMC1766390&lt;/custom2&gt;&lt;electronic-resource-num&gt;10.1098/rspb.2006.3748&lt;/electronic-resource-num&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Healy &amp; Rowe, 2007)</w:t>
      </w:r>
      <w:r w:rsidR="000C17D7">
        <w:rPr>
          <w:rFonts w:ascii="Arial" w:hAnsi="Arial" w:cs="Arial"/>
          <w:szCs w:val="24"/>
          <w:lang w:val="en-GB"/>
        </w:rPr>
        <w:fldChar w:fldCharType="end"/>
      </w:r>
      <w:r w:rsidR="000C17D7">
        <w:rPr>
          <w:rFonts w:ascii="Arial" w:hAnsi="Arial" w:cs="Arial"/>
          <w:szCs w:val="24"/>
          <w:lang w:val="en-GB"/>
        </w:rPr>
        <w:t xml:space="preserve">. </w:t>
      </w:r>
      <w:r w:rsidR="005D5284">
        <w:rPr>
          <w:rFonts w:ascii="Arial" w:hAnsi="Arial" w:cs="Arial"/>
          <w:szCs w:val="24"/>
          <w:lang w:val="en-GB"/>
        </w:rPr>
        <w:t>Similarly, evolutionary increases of relative brain sizes within mammals are widely considered to be due to selection for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sidR="005D5284">
        <w:rPr>
          <w:rFonts w:ascii="Arial" w:hAnsi="Arial" w:cs="Arial"/>
          <w:szCs w:val="24"/>
          <w:lang w:val="en-GB"/>
        </w:rPr>
        <w:t>. However, the source of this selection pressure is unclear: s</w:t>
      </w:r>
      <w:r w:rsidR="00CA63F6" w:rsidRPr="00547227">
        <w:rPr>
          <w:rFonts w:ascii="Arial" w:hAnsi="Arial" w:cs="Arial"/>
          <w:szCs w:val="24"/>
          <w:lang w:val="en-GB"/>
        </w:rPr>
        <w:t xml:space="preserve">everal selection-focused hypotheses </w:t>
      </w:r>
      <w:r w:rsidR="005D5284">
        <w:rPr>
          <w:rFonts w:ascii="Arial" w:hAnsi="Arial" w:cs="Arial"/>
          <w:szCs w:val="24"/>
          <w:lang w:val="en-GB"/>
        </w:rPr>
        <w:t>have</w:t>
      </w:r>
      <w:r w:rsidR="005D5284" w:rsidRPr="00547227">
        <w:rPr>
          <w:rFonts w:ascii="Arial" w:hAnsi="Arial" w:cs="Arial"/>
          <w:szCs w:val="24"/>
          <w:lang w:val="en-GB"/>
        </w:rPr>
        <w:t xml:space="preserve"> </w:t>
      </w:r>
      <w:r w:rsidR="00CA63F6" w:rsidRPr="00547227">
        <w:rPr>
          <w:rFonts w:ascii="Arial" w:hAnsi="Arial" w:cs="Arial"/>
          <w:szCs w:val="24"/>
          <w:lang w:val="en-GB"/>
        </w:rPr>
        <w:t xml:space="preserve">been put forward in an attempt to explain the increase in relative brain size and its subsequent fitness benefits in variety of cognitively demanding tasks. </w:t>
      </w:r>
      <w:r w:rsidR="005D5284">
        <w:rPr>
          <w:rFonts w:ascii="Arial" w:hAnsi="Arial" w:cs="Arial"/>
          <w:szCs w:val="24"/>
          <w:lang w:val="en-GB"/>
        </w:rPr>
        <w:t>Among the more widely debated hypotheses,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w:t>
      </w:r>
      <w:r w:rsidR="005D5284">
        <w:rPr>
          <w:rFonts w:ascii="Arial" w:hAnsi="Arial" w:cs="Arial"/>
          <w:szCs w:val="24"/>
          <w:lang w:val="en-GB"/>
        </w:rPr>
        <w:t>s</w:t>
      </w:r>
      <w:r w:rsidR="00CA63F6" w:rsidRPr="00547227">
        <w:rPr>
          <w:rFonts w:ascii="Arial" w:hAnsi="Arial" w:cs="Arial"/>
          <w:szCs w:val="24"/>
          <w:lang w:val="en-GB"/>
        </w:rPr>
        <w:t xml:space="preserv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xml:space="preserve">. On the other hand, the ‘ecological brain’ hypothesis </w:t>
      </w:r>
      <w:r w:rsidR="00CA63F6" w:rsidRPr="00547227">
        <w:rPr>
          <w:rFonts w:ascii="Arial" w:hAnsi="Arial" w:cs="Arial"/>
          <w:szCs w:val="24"/>
          <w:lang w:val="en-GB"/>
        </w:rPr>
        <w:lastRenderedPageBreak/>
        <w:t>proposes that increase in cognitive demands related to ecological factors (diet, home range, predation pressure) can select for increase in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 </w:instrTex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DATA </w:instrText>
      </w:r>
      <w:r w:rsidR="004E12F0">
        <w:rPr>
          <w:rFonts w:ascii="Arial" w:hAnsi="Arial" w:cs="Arial"/>
          <w:szCs w:val="24"/>
          <w:lang w:val="en-GB"/>
        </w:rPr>
      </w:r>
      <w:r w:rsidR="004E12F0">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4E12F0">
        <w:rPr>
          <w:rFonts w:ascii="Arial" w:hAnsi="Arial" w:cs="Arial"/>
          <w:noProof/>
          <w:szCs w:val="24"/>
          <w:lang w:val="en-GB"/>
        </w:rPr>
        <w:t>(DeCasien, Williams, &amp; Higham, 2017; Milton, 1981)</w:t>
      </w:r>
      <w:r w:rsidR="004E12F0">
        <w:rPr>
          <w:rFonts w:ascii="Arial" w:hAnsi="Arial" w:cs="Arial"/>
          <w:szCs w:val="24"/>
          <w:lang w:val="en-GB"/>
        </w:rPr>
        <w:fldChar w:fldCharType="end"/>
      </w:r>
      <w:r w:rsidR="004E12F0">
        <w:rPr>
          <w:rFonts w:ascii="Arial" w:hAnsi="Arial" w:cs="Arial"/>
          <w:szCs w:val="24"/>
          <w:lang w:val="en-GB"/>
        </w:rPr>
        <w:t xml:space="preserve"> </w:t>
      </w:r>
      <w:r w:rsidR="00CA63F6" w:rsidRPr="00547227">
        <w:rPr>
          <w:rFonts w:ascii="Arial" w:hAnsi="Arial" w:cs="Arial"/>
          <w:szCs w:val="24"/>
          <w:lang w:val="en-GB"/>
        </w:rPr>
        <w:t xml:space="preserve">. </w:t>
      </w:r>
      <w:r w:rsidR="00F1513D" w:rsidRPr="00547227">
        <w:rPr>
          <w:rFonts w:ascii="Arial" w:hAnsi="Arial" w:cs="Arial"/>
          <w:szCs w:val="24"/>
          <w:lang w:val="en-GB"/>
        </w:rPr>
        <w:t xml:space="preserve">There exists also </w:t>
      </w:r>
      <w:r w:rsidR="005D5284">
        <w:rPr>
          <w:rFonts w:ascii="Arial" w:hAnsi="Arial" w:cs="Arial"/>
          <w:szCs w:val="24"/>
          <w:lang w:val="en-GB"/>
        </w:rPr>
        <w:t xml:space="preserve">a </w:t>
      </w:r>
      <w:r w:rsidR="00F1513D" w:rsidRPr="00547227">
        <w:rPr>
          <w:rFonts w:ascii="Arial" w:hAnsi="Arial" w:cs="Arial"/>
          <w:szCs w:val="24"/>
          <w:lang w:val="en-GB"/>
        </w:rPr>
        <w:t xml:space="preserve">more </w:t>
      </w:r>
      <w:r w:rsidR="005D41D7">
        <w:rPr>
          <w:rFonts w:ascii="Arial" w:hAnsi="Arial" w:cs="Arial"/>
          <w:szCs w:val="24"/>
          <w:lang w:val="en-GB"/>
        </w:rPr>
        <w:t>holistic</w:t>
      </w:r>
      <w:r w:rsidR="005D41D7" w:rsidRPr="00547227">
        <w:rPr>
          <w:rFonts w:ascii="Arial" w:hAnsi="Arial" w:cs="Arial"/>
          <w:szCs w:val="24"/>
          <w:lang w:val="en-GB"/>
        </w:rPr>
        <w:t xml:space="preserve"> </w:t>
      </w:r>
      <w:r w:rsidR="00F1513D" w:rsidRPr="00547227">
        <w:rPr>
          <w:rFonts w:ascii="Arial" w:hAnsi="Arial" w:cs="Arial"/>
          <w:szCs w:val="24"/>
          <w:lang w:val="en-GB"/>
        </w:rPr>
        <w:t xml:space="preserve">hypothesis regarding the evolution of brain variation which </w:t>
      </w:r>
      <w:r w:rsidR="005D5284">
        <w:rPr>
          <w:rFonts w:ascii="Arial" w:hAnsi="Arial" w:cs="Arial"/>
          <w:szCs w:val="24"/>
          <w:lang w:val="en-GB"/>
        </w:rPr>
        <w:t>do not</w:t>
      </w:r>
      <w:r w:rsidR="005D5284" w:rsidRPr="00547227">
        <w:rPr>
          <w:rFonts w:ascii="Arial" w:hAnsi="Arial" w:cs="Arial"/>
          <w:szCs w:val="24"/>
          <w:lang w:val="en-GB"/>
        </w:rPr>
        <w:t xml:space="preserve"> </w:t>
      </w:r>
      <w:r w:rsidR="00F1513D" w:rsidRPr="00547227">
        <w:rPr>
          <w:rFonts w:ascii="Arial" w:hAnsi="Arial" w:cs="Arial"/>
          <w:szCs w:val="24"/>
          <w:lang w:val="en-GB"/>
        </w:rPr>
        <w:t>associate relative size increase with particular behavioural parameters</w:t>
      </w:r>
      <w:r w:rsidR="00061BAA" w:rsidRPr="00547227">
        <w:rPr>
          <w:rFonts w:ascii="Arial" w:hAnsi="Arial" w:cs="Arial"/>
          <w:szCs w:val="24"/>
          <w:lang w:val="en-GB"/>
        </w:rPr>
        <w:t>. Th</w:t>
      </w:r>
      <w:r w:rsidR="005D5284">
        <w:rPr>
          <w:rFonts w:ascii="Arial" w:hAnsi="Arial" w:cs="Arial"/>
          <w:szCs w:val="24"/>
          <w:lang w:val="en-GB"/>
        </w:rPr>
        <w:t>is</w:t>
      </w:r>
      <w:r w:rsidR="00061BAA" w:rsidRPr="00547227">
        <w:rPr>
          <w:rFonts w:ascii="Arial" w:hAnsi="Arial" w:cs="Arial"/>
          <w:szCs w:val="24"/>
          <w:lang w:val="en-GB"/>
        </w:rPr>
        <w:t xml:space="preserve"> ‘cognitive-buffer’ hypothesis</w:t>
      </w:r>
      <w:r w:rsidR="00F1513D" w:rsidRPr="00547227">
        <w:rPr>
          <w:rFonts w:ascii="Arial" w:hAnsi="Arial" w:cs="Arial"/>
          <w:szCs w:val="24"/>
          <w:lang w:val="en-GB"/>
        </w:rPr>
        <w:t xml:space="preserve"> claims that larger brains generally improve fitness and survival, due to advantages related to </w:t>
      </w:r>
      <w:r w:rsidR="00061BAA" w:rsidRPr="00547227">
        <w:rPr>
          <w:rFonts w:ascii="Arial" w:hAnsi="Arial" w:cs="Arial"/>
          <w:szCs w:val="24"/>
          <w:lang w:val="en-GB"/>
        </w:rPr>
        <w:t>tackling novel and 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Daniel Sol, 2009; van Woerden, Willems, van Schaik, &amp; Isler, 2012)</w:t>
      </w:r>
      <w:r w:rsidR="004E12F0">
        <w:rPr>
          <w:rFonts w:ascii="Arial" w:hAnsi="Arial" w:cs="Arial"/>
          <w:szCs w:val="24"/>
          <w:lang w:val="en-GB"/>
        </w:rPr>
        <w:fldChar w:fldCharType="end"/>
      </w:r>
      <w:r w:rsidR="00061BAA" w:rsidRPr="00547227">
        <w:rPr>
          <w:rFonts w:ascii="Arial" w:hAnsi="Arial" w:cs="Arial"/>
          <w:szCs w:val="24"/>
          <w:lang w:val="en-GB"/>
        </w:rPr>
        <w:t>. Additionally, it has been proposed that the buffer function of the brain could result in the generation of positive feedback processes which can even accelerate brain evolution</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2D258C3C" w14:textId="2AC7F080" w:rsidR="00061BAA" w:rsidRPr="00547227" w:rsidRDefault="005D5284" w:rsidP="00A32890">
      <w:pPr>
        <w:spacing w:line="480" w:lineRule="auto"/>
        <w:rPr>
          <w:rFonts w:ascii="Arial" w:hAnsi="Arial" w:cs="Arial"/>
          <w:szCs w:val="24"/>
          <w:lang w:val="en-GB"/>
        </w:rPr>
      </w:pPr>
      <w:r>
        <w:rPr>
          <w:rFonts w:ascii="Arial" w:hAnsi="Arial" w:cs="Arial"/>
          <w:szCs w:val="24"/>
          <w:lang w:val="en-GB"/>
        </w:rPr>
        <w:t>It is widely recognized that processes of selection for relatively larger brains are antagonized by the high expense of brain growth and maintenance, as larger brains are known to be</w:t>
      </w:r>
      <w:r w:rsidR="00061BAA" w:rsidRPr="00547227">
        <w:rPr>
          <w:rFonts w:ascii="Arial" w:hAnsi="Arial" w:cs="Arial"/>
          <w:szCs w:val="24"/>
          <w:lang w:val="en-GB"/>
        </w:rPr>
        <w:t xml:space="preserve"> metabolically costly. </w:t>
      </w:r>
      <w:r w:rsidR="00C25EA6">
        <w:rPr>
          <w:rFonts w:ascii="Arial" w:hAnsi="Arial" w:cs="Arial"/>
          <w:szCs w:val="24"/>
          <w:lang w:val="en-GB"/>
        </w:rPr>
        <w:t>Studies of brain size constraints under this</w:t>
      </w:r>
      <w:r w:rsidR="00061BAA" w:rsidRPr="00547227">
        <w:rPr>
          <w:rFonts w:ascii="Arial" w:hAnsi="Arial" w:cs="Arial"/>
          <w:szCs w:val="24"/>
          <w:lang w:val="en-GB"/>
        </w:rPr>
        <w:t xml:space="preserve"> ‘expensive tissue’ hypothesis (or more specifically the ‘expensive brain’ hypothesis’) </w:t>
      </w:r>
      <w:r w:rsidR="00C25EA6">
        <w:rPr>
          <w:rFonts w:ascii="Arial" w:hAnsi="Arial" w:cs="Arial"/>
          <w:szCs w:val="24"/>
          <w:lang w:val="en-GB"/>
        </w:rPr>
        <w:t>have revealed indications of</w:t>
      </w:r>
      <w:r w:rsidR="00061BAA" w:rsidRPr="00547227">
        <w:rPr>
          <w:rFonts w:ascii="Arial" w:hAnsi="Arial" w:cs="Arial"/>
          <w:szCs w:val="24"/>
          <w:lang w:val="en-GB"/>
        </w:rPr>
        <w:t xml:space="preserve"> metabolic, maternal investment and general energetic constrains on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noProof/>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7F026E12"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B2266">
        <w:rPr>
          <w:rFonts w:ascii="Arial" w:hAnsi="Arial" w:cs="Arial"/>
          <w:noProof/>
          <w:szCs w:val="24"/>
          <w:lang w:val="en-GB"/>
        </w:rPr>
        <w:t>(Logan et al., 2018; V. Weisbecker, Blomberg, Goldizen, Brown, &amp; Fisher, 2015)</w:t>
      </w:r>
      <w:r w:rsidR="008E7643">
        <w:rPr>
          <w:rFonts w:ascii="Arial" w:hAnsi="Arial" w:cs="Arial"/>
          <w:szCs w:val="24"/>
          <w:lang w:val="en-GB"/>
        </w:rPr>
        <w:fldChar w:fldCharType="end"/>
      </w:r>
      <w:r w:rsidRPr="00547227">
        <w:rPr>
          <w:rFonts w:ascii="Arial" w:hAnsi="Arial" w:cs="Arial"/>
          <w:szCs w:val="24"/>
          <w:lang w:val="en-GB"/>
        </w:rPr>
        <w:t>.</w:t>
      </w:r>
      <w:r w:rsidR="005D41D7">
        <w:rPr>
          <w:rFonts w:ascii="Arial" w:hAnsi="Arial" w:cs="Arial"/>
          <w:szCs w:val="24"/>
          <w:lang w:val="en-GB"/>
        </w:rPr>
        <w:t xml:space="preserve"> At the same time, many previous studies focus solely on rejecting or confirming only one of the many hypotheses.</w:t>
      </w:r>
      <w:r w:rsidRPr="00547227">
        <w:rPr>
          <w:rFonts w:ascii="Arial" w:hAnsi="Arial" w:cs="Arial"/>
          <w:szCs w:val="24"/>
          <w:lang w:val="en-GB"/>
        </w:rPr>
        <w:t xml:space="preserve"> The same </w:t>
      </w:r>
      <w:r w:rsidR="00C25EA6">
        <w:rPr>
          <w:rFonts w:ascii="Arial" w:hAnsi="Arial" w:cs="Arial"/>
          <w:szCs w:val="24"/>
          <w:lang w:val="en-GB"/>
        </w:rPr>
        <w:t>applies to</w:t>
      </w:r>
      <w:r w:rsidRPr="00547227">
        <w:rPr>
          <w:rFonts w:ascii="Arial" w:hAnsi="Arial" w:cs="Arial"/>
          <w:szCs w:val="24"/>
          <w:lang w:val="en-GB"/>
        </w:rPr>
        <w:t xml:space="preserve"> studies focusing only on </w:t>
      </w:r>
      <w:r w:rsidRPr="00547227">
        <w:rPr>
          <w:rFonts w:ascii="Arial" w:hAnsi="Arial" w:cs="Arial"/>
          <w:szCs w:val="24"/>
          <w:lang w:val="en-GB"/>
        </w:rPr>
        <w:lastRenderedPageBreak/>
        <w:t>constraint</w:t>
      </w:r>
      <w:r w:rsidR="005D41D7">
        <w:rPr>
          <w:rFonts w:ascii="Arial" w:hAnsi="Arial" w:cs="Arial"/>
          <w:szCs w:val="24"/>
          <w:lang w:val="en-GB"/>
        </w:rPr>
        <w:t>s</w:t>
      </w:r>
      <w:r w:rsidRPr="00547227">
        <w:rPr>
          <w:rFonts w:ascii="Arial" w:hAnsi="Arial" w:cs="Arial"/>
          <w:szCs w:val="24"/>
          <w:lang w:val="en-GB"/>
        </w:rPr>
        <w:t xml:space="preserve">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w:t>
      </w:r>
      <w:r w:rsidR="00C25EA6">
        <w:rPr>
          <w:rFonts w:ascii="Arial" w:hAnsi="Arial" w:cs="Arial"/>
          <w:szCs w:val="24"/>
          <w:lang w:val="en-GB"/>
        </w:rPr>
        <w:t>. For example,</w:t>
      </w:r>
      <w:r w:rsidRPr="00547227">
        <w:rPr>
          <w:rFonts w:ascii="Arial" w:hAnsi="Arial" w:cs="Arial"/>
          <w:szCs w:val="24"/>
          <w:lang w:val="en-GB"/>
        </w:rPr>
        <w:t xml:space="preserve"> home range </w:t>
      </w:r>
      <w:r w:rsidR="005D41D7" w:rsidRPr="00547227">
        <w:rPr>
          <w:rFonts w:ascii="Arial" w:hAnsi="Arial" w:cs="Arial"/>
          <w:szCs w:val="24"/>
          <w:lang w:val="en-GB"/>
        </w:rPr>
        <w:t>i</w:t>
      </w:r>
      <w:r w:rsidR="005D41D7">
        <w:rPr>
          <w:rFonts w:ascii="Arial" w:hAnsi="Arial" w:cs="Arial"/>
          <w:szCs w:val="24"/>
          <w:lang w:val="en-GB"/>
        </w:rPr>
        <w:t>s</w:t>
      </w:r>
      <w:r w:rsidR="005D41D7" w:rsidRPr="00547227">
        <w:rPr>
          <w:rFonts w:ascii="Arial" w:hAnsi="Arial" w:cs="Arial"/>
          <w:szCs w:val="24"/>
          <w:lang w:val="en-GB"/>
        </w:rPr>
        <w:t xml:space="preserve"> </w:t>
      </w:r>
      <w:r w:rsidRPr="00547227">
        <w:rPr>
          <w:rFonts w:ascii="Arial" w:hAnsi="Arial" w:cs="Arial"/>
          <w:szCs w:val="24"/>
          <w:lang w:val="en-GB"/>
        </w:rPr>
        <w:t>related to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Lukas &amp; Clutton-Brock, 2014)</w:t>
      </w:r>
      <w:r w:rsidR="008E7643">
        <w:rPr>
          <w:rFonts w:ascii="Arial" w:hAnsi="Arial" w:cs="Arial"/>
          <w:szCs w:val="24"/>
          <w:lang w:val="en-GB"/>
        </w:rPr>
        <w:fldChar w:fldCharType="end"/>
      </w:r>
      <w:r w:rsidRPr="00547227">
        <w:rPr>
          <w:rFonts w:ascii="Arial" w:hAnsi="Arial" w:cs="Arial"/>
          <w:szCs w:val="24"/>
          <w:lang w:val="en-GB"/>
        </w:rPr>
        <w:t>, social group sizes are related to predation pressure</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Hintz &amp; Lonzarich, 2018)</w:t>
      </w:r>
      <w:r w:rsidR="008E7643">
        <w:rPr>
          <w:rFonts w:ascii="Arial" w:hAnsi="Arial" w:cs="Arial"/>
          <w:szCs w:val="24"/>
          <w:lang w:val="en-GB"/>
        </w:rPr>
        <w:fldChar w:fldCharType="end"/>
      </w:r>
      <w:r w:rsidRPr="00547227">
        <w:rPr>
          <w:rFonts w:ascii="Arial" w:hAnsi="Arial" w:cs="Arial"/>
          <w:szCs w:val="24"/>
          <w:lang w:val="en-GB"/>
        </w:rPr>
        <w:t>, maternal investment is dependent on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B2266">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Shuster, 2009)</w:t>
      </w:r>
      <w:r w:rsidR="008E7643">
        <w:rPr>
          <w:rFonts w:ascii="Arial" w:hAnsi="Arial" w:cs="Arial"/>
          <w:szCs w:val="24"/>
          <w:lang w:val="en-GB"/>
        </w:rPr>
        <w:fldChar w:fldCharType="end"/>
      </w:r>
      <w:r w:rsidRPr="00547227">
        <w:rPr>
          <w:rFonts w:ascii="Arial" w:hAnsi="Arial" w:cs="Arial"/>
          <w:szCs w:val="24"/>
          <w:lang w:val="en-GB"/>
        </w:rPr>
        <w:t xml:space="preserve"> and</w:t>
      </w:r>
      <w:r w:rsidR="00D742DE" w:rsidRPr="00547227">
        <w:rPr>
          <w:rFonts w:ascii="Arial" w:hAnsi="Arial" w:cs="Arial"/>
          <w:szCs w:val="24"/>
          <w:lang w:val="en-GB"/>
        </w:rPr>
        <w:t xml:space="preserve"> energetic availability is dependent on diet.</w:t>
      </w:r>
    </w:p>
    <w:p w14:paraId="4BD8A849" w14:textId="6180900A" w:rsidR="00C25EA6" w:rsidRDefault="00394863" w:rsidP="00A32890">
      <w:pPr>
        <w:spacing w:line="480" w:lineRule="auto"/>
        <w:rPr>
          <w:rFonts w:ascii="Arial" w:hAnsi="Arial" w:cs="Arial"/>
          <w:szCs w:val="24"/>
          <w:lang w:val="en-GB"/>
        </w:rPr>
      </w:pPr>
      <w:r w:rsidRPr="00547227">
        <w:rPr>
          <w:rFonts w:ascii="Arial" w:hAnsi="Arial" w:cs="Arial"/>
          <w:szCs w:val="24"/>
          <w:lang w:val="en-GB"/>
        </w:rPr>
        <w:t>A drawback of most studies on brain size evolution is their almost exclusive focus on placental mammals</w:t>
      </w:r>
      <w:r w:rsidR="00C25EA6">
        <w:rPr>
          <w:rFonts w:ascii="Arial" w:hAnsi="Arial" w:cs="Arial"/>
          <w:szCs w:val="24"/>
          <w:lang w:val="en-GB"/>
        </w:rPr>
        <w:t>. Placentals include the largest-brained mammals (such as cetaceans or canid carnivorans), but also have highly varied life histories and reproductive modes that increase the risk of confounding constraining traits of reproduction with selecting traits of behaviour</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ogan et al., 2018)</w:t>
      </w:r>
      <w:r w:rsidR="004518B3">
        <w:rPr>
          <w:rFonts w:ascii="Arial" w:hAnsi="Arial" w:cs="Arial"/>
          <w:szCs w:val="24"/>
          <w:lang w:val="en-GB"/>
        </w:rPr>
        <w:fldChar w:fldCharType="end"/>
      </w:r>
      <w:r w:rsidR="00C25EA6">
        <w:rPr>
          <w:rFonts w:ascii="Arial" w:hAnsi="Arial" w:cs="Arial"/>
          <w:szCs w:val="24"/>
          <w:lang w:val="en-GB"/>
        </w:rPr>
        <w:t>. This makes the sister radiation of placentals – the M</w:t>
      </w:r>
      <w:r w:rsidR="00207EDB" w:rsidRPr="00547227">
        <w:rPr>
          <w:rFonts w:ascii="Arial" w:hAnsi="Arial" w:cs="Arial"/>
          <w:szCs w:val="24"/>
          <w:lang w:val="en-GB"/>
        </w:rPr>
        <w:t xml:space="preserve">arsupial mammals </w:t>
      </w:r>
      <w:r w:rsidR="00C25EA6">
        <w:rPr>
          <w:rFonts w:ascii="Arial" w:hAnsi="Arial" w:cs="Arial"/>
          <w:szCs w:val="24"/>
          <w:lang w:val="en-GB"/>
        </w:rPr>
        <w:t xml:space="preserve">– an attractive alternative of study. Marsupial mammals combine </w:t>
      </w:r>
      <w:r w:rsidR="00207EDB" w:rsidRPr="00547227">
        <w:rPr>
          <w:rFonts w:ascii="Arial" w:hAnsi="Arial" w:cs="Arial"/>
          <w:szCs w:val="24"/>
          <w:lang w:val="en-GB"/>
        </w:rPr>
        <w:t>strikingly homogenous life histories and developmental regimes</w:t>
      </w:r>
      <w:r w:rsidR="00C25EA6">
        <w:rPr>
          <w:rFonts w:ascii="Arial" w:hAnsi="Arial" w:cs="Arial"/>
          <w:szCs w:val="24"/>
          <w:lang w:val="en-GB"/>
        </w:rPr>
        <w:t xml:space="preserve"> with a similarly diverse range of behavioural complexities as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8B2266">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Moreover, marsupials are a discrete, phylogenetically well-resolved, monophyletic radiation </w:t>
      </w:r>
      <w:r w:rsidR="005D41D7">
        <w:rPr>
          <w:rFonts w:ascii="Arial" w:hAnsi="Arial" w:cs="Arial"/>
          <w:szCs w:val="24"/>
          <w:lang w:val="en-GB"/>
        </w:rPr>
        <w:t xml:space="preserve">diverging from placentals around </w:t>
      </w:r>
      <w:r w:rsidR="004518B3">
        <w:rPr>
          <w:rFonts w:ascii="Arial" w:hAnsi="Arial" w:cs="Arial"/>
          <w:szCs w:val="24"/>
          <w:lang w:val="en-GB"/>
        </w:rPr>
        <w:t>130-160</w:t>
      </w:r>
      <w:r w:rsidR="00207EDB" w:rsidRPr="00547227">
        <w:rPr>
          <w:rFonts w:ascii="Arial" w:hAnsi="Arial" w:cs="Arial"/>
          <w:szCs w:val="24"/>
          <w:lang w:val="en-GB"/>
        </w:rPr>
        <w:t xml:space="preserve"> mya</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uo&lt;/Author&gt;&lt;Year&gt;2011&lt;/Year&gt;&lt;RecNum&gt;76&lt;/RecNum&gt;&lt;DisplayText&gt;(Luo, Yuan, Meng, &amp;amp; Ji, 2011)&lt;/DisplayText&gt;&lt;record&gt;&lt;rec-number&gt;76&lt;/rec-number&gt;&lt;foreign-keys&gt;&lt;key app="EN" db-id="a9aw0atab92x0ledv2kxwsvmdfttad9p2fez" timestamp="1564364862" guid="421ad1e2-e88c-4f88-9648-1fa7ee3dae7a"&gt;76&lt;/key&gt;&lt;/foreign-keys&gt;&lt;ref-type name="Journal Article"&gt;17&lt;/ref-type&gt;&lt;contributors&gt;&lt;authors&gt;&lt;author&gt;Luo, Z. X.&lt;/author&gt;&lt;author&gt;Yuan, C. X.&lt;/author&gt;&lt;author&gt;Meng, Q. J.&lt;/author&gt;&lt;author&gt;Ji, Q.&lt;/author&gt;&lt;/authors&gt;&lt;/contributors&gt;&lt;auth-address&gt;Carnegie Museum of Natural History, Pittsburgh, Pennsylvania 15213, USA. luoz@carnegiemnh.org&lt;/auth-address&gt;&lt;titles&gt;&lt;title&gt;A Jurassic eutherian mammal and divergence of marsupials and placentals&lt;/title&gt;&lt;secondary-title&gt;Nature&lt;/secondary-title&gt;&lt;/titles&gt;&lt;periodical&gt;&lt;full-title&gt;Nature&lt;/full-title&gt;&lt;/periodical&gt;&lt;pages&gt;442-5&lt;/pages&gt;&lt;volume&gt;476&lt;/volume&gt;&lt;number&gt;7361&lt;/number&gt;&lt;edition&gt;2011/08/26&lt;/edition&gt;&lt;keywords&gt;&lt;keyword&gt;Animals&lt;/keyword&gt;&lt;keyword&gt;China&lt;/keyword&gt;&lt;keyword&gt;Female&lt;/keyword&gt;&lt;keyword&gt;*Fossils&lt;/keyword&gt;&lt;keyword&gt;History, Ancient&lt;/keyword&gt;&lt;keyword&gt;Mammals/*anatomy &amp;amp; histology/*classification/embryology/physiology&lt;/keyword&gt;&lt;keyword&gt;Mandible/anatomy &amp;amp; histology&lt;/keyword&gt;&lt;keyword&gt;Marsupialia/*anatomy &amp;amp; histology/*classification/physiology&lt;/keyword&gt;&lt;keyword&gt;Molar/anatomy &amp;amp; histology&lt;/keyword&gt;&lt;keyword&gt;*Phylogeny&lt;/keyword&gt;&lt;keyword&gt;Placenta/*physiology&lt;/keyword&gt;&lt;keyword&gt;Pregnancy&lt;/keyword&gt;&lt;keyword&gt;Time Factors&lt;/keyword&gt;&lt;/keywords&gt;&lt;dates&gt;&lt;year&gt;2011&lt;/year&gt;&lt;pub-dates&gt;&lt;date&gt;Aug 24&lt;/date&gt;&lt;/pub-dates&gt;&lt;/dates&gt;&lt;publisher&gt;Nature Publishing Group&lt;/publisher&gt;&lt;isbn&gt;1476-4687 (Electronic)&amp;#xD;0028-0836 (Linking)&lt;/isbn&gt;&lt;accession-num&gt;21866158&lt;/accession-num&gt;&lt;urls&gt;&lt;related-urls&gt;&lt;url&gt;https://www.ncbi.nlm.nih.gov/pubmed/21866158&lt;/url&gt;&lt;/related-urls&gt;&lt;/urls&gt;&lt;electronic-resource-num&gt;10.1038/nature1029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uo, Yuan, Meng, &amp; Ji, 2011)</w:t>
      </w:r>
      <w:r w:rsidR="004518B3">
        <w:rPr>
          <w:rFonts w:ascii="Arial" w:hAnsi="Arial" w:cs="Arial"/>
          <w:szCs w:val="24"/>
          <w:lang w:val="en-GB"/>
        </w:rPr>
        <w:fldChar w:fldCharType="end"/>
      </w:r>
      <w:r w:rsidR="005D41D7">
        <w:rPr>
          <w:rFonts w:ascii="Arial" w:hAnsi="Arial" w:cs="Arial"/>
          <w:szCs w:val="24"/>
          <w:lang w:val="en-GB"/>
        </w:rPr>
        <w:t>.</w:t>
      </w:r>
      <w:r w:rsidR="00207EDB" w:rsidRPr="00547227">
        <w:rPr>
          <w:rFonts w:ascii="Arial" w:hAnsi="Arial" w:cs="Arial"/>
          <w:szCs w:val="24"/>
          <w:lang w:val="en-GB"/>
        </w:rPr>
        <w:t xml:space="preserve"> </w:t>
      </w:r>
      <w:r w:rsidR="005D41D7">
        <w:rPr>
          <w:rFonts w:ascii="Arial" w:hAnsi="Arial" w:cs="Arial"/>
          <w:szCs w:val="24"/>
          <w:lang w:val="en-GB"/>
        </w:rPr>
        <w:t xml:space="preserve">Their </w:t>
      </w:r>
      <w:r w:rsidR="00207EDB" w:rsidRPr="00547227">
        <w:rPr>
          <w:rFonts w:ascii="Arial" w:hAnsi="Arial" w:cs="Arial"/>
          <w:szCs w:val="24"/>
          <w:lang w:val="en-GB"/>
        </w:rPr>
        <w:t>altricial neonates are born after very short gestation periods (12-30 days) and most receive little to no maternal investment. Moreover, marsupials exhibit a diverse array of social and mating systems, diet types, home ranges,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i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 </w:instrTex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DATA </w:instrText>
      </w:r>
      <w:r w:rsidR="004518B3">
        <w:rPr>
          <w:rFonts w:ascii="Arial" w:hAnsi="Arial" w:cs="Arial"/>
          <w:szCs w:val="24"/>
          <w:lang w:val="en-GB"/>
        </w:rPr>
      </w:r>
      <w:r w:rsidR="004518B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4518B3">
        <w:rPr>
          <w:rFonts w:ascii="Arial" w:hAnsi="Arial" w:cs="Arial"/>
          <w:noProof/>
          <w:szCs w:val="24"/>
          <w:lang w:val="en-GB"/>
        </w:rPr>
        <w:t>(Carlisle et al., 2017)</w:t>
      </w:r>
      <w:r w:rsidR="004518B3">
        <w:rPr>
          <w:rFonts w:ascii="Arial" w:hAnsi="Arial" w:cs="Arial"/>
          <w:szCs w:val="24"/>
          <w:lang w:val="en-GB"/>
        </w:rPr>
        <w:fldChar w:fldCharType="end"/>
      </w:r>
      <w:r w:rsidR="004B2A67" w:rsidRPr="00547227">
        <w:rPr>
          <w:rFonts w:ascii="Arial" w:hAnsi="Arial" w:cs="Arial"/>
          <w:szCs w:val="24"/>
          <w:lang w:val="en-GB"/>
        </w:rPr>
        <w:t>.</w:t>
      </w:r>
    </w:p>
    <w:p w14:paraId="1CF9E0F3" w14:textId="159B9429" w:rsidR="004518B3" w:rsidRDefault="00011938" w:rsidP="00A32890">
      <w:pPr>
        <w:spacing w:line="480" w:lineRule="auto"/>
        <w:rPr>
          <w:rFonts w:ascii="Arial" w:hAnsi="Arial" w:cs="Arial"/>
          <w:szCs w:val="24"/>
          <w:lang w:val="en-GB"/>
        </w:rPr>
      </w:pPr>
      <w:r>
        <w:rPr>
          <w:rFonts w:ascii="Arial" w:hAnsi="Arial" w:cs="Arial"/>
          <w:szCs w:val="24"/>
          <w:lang w:val="en-GB"/>
        </w:rPr>
        <w:lastRenderedPageBreak/>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a maternal constraints model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In addition, there was an unexpected highly significant effect of geological location, with New Guinean marsupials</w:t>
      </w:r>
      <w:r w:rsidR="00E9223B">
        <w:rPr>
          <w:rFonts w:ascii="Arial" w:hAnsi="Arial" w:cs="Arial"/>
          <w:szCs w:val="24"/>
          <w:lang w:val="en-GB"/>
        </w:rPr>
        <w:t xml:space="preserve"> shown to be</w:t>
      </w:r>
      <w:r w:rsidR="00C22806">
        <w:rPr>
          <w:rFonts w:ascii="Arial" w:hAnsi="Arial" w:cs="Arial"/>
          <w:szCs w:val="24"/>
          <w:lang w:val="en-GB"/>
        </w:rPr>
        <w:t xml:space="preserve"> significantly larger-brained than their Australian relatives. However, the species in the dataset were nearly exclusively Australasian</w:t>
      </w:r>
      <w:r w:rsidR="006348D4">
        <w:rPr>
          <w:rFonts w:ascii="Arial" w:hAnsi="Arial" w:cs="Arial"/>
          <w:szCs w:val="24"/>
          <w:lang w:val="en-GB"/>
        </w:rPr>
        <w:t xml:space="preserve">. In addition, like </w:t>
      </w:r>
      <w:r w:rsidR="00BD7F75">
        <w:rPr>
          <w:rFonts w:ascii="Arial" w:hAnsi="Arial" w:cs="Arial"/>
          <w:szCs w:val="24"/>
          <w:lang w:val="en-GB"/>
        </w:rPr>
        <w:t>most</w:t>
      </w:r>
      <w:r w:rsidR="006348D4">
        <w:rPr>
          <w:rFonts w:ascii="Arial" w:hAnsi="Arial" w:cs="Arial"/>
          <w:szCs w:val="24"/>
          <w:lang w:val="en-GB"/>
        </w:rPr>
        <w:t xml:space="preserve"> other studies of brain size evolution,</w:t>
      </w:r>
      <w:r w:rsidR="00C22806">
        <w:rPr>
          <w:rFonts w:ascii="Arial" w:hAnsi="Arial" w:cs="Arial"/>
          <w:szCs w:val="24"/>
          <w:lang w:val="en-GB"/>
        </w:rPr>
        <w:t xml:space="preserve"> the coverage of data for the explanatory variables was low,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 With</w:t>
      </w:r>
      <w:r w:rsidR="00C22806">
        <w:rPr>
          <w:rFonts w:ascii="Arial" w:hAnsi="Arial" w:cs="Arial"/>
          <w:szCs w:val="24"/>
          <w:lang w:val="en-GB"/>
        </w:rPr>
        <w:t xml:space="preserve"> very limited amount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might have been inconclusive. The statistical approach – namely PGLS – is also very sensitive to errors in phylogeny, has many assumptions about the data and assumes 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258ED0DC" w14:textId="77777777" w:rsidR="004518B3" w:rsidRDefault="004518B3" w:rsidP="00A32890">
      <w:pPr>
        <w:spacing w:line="480" w:lineRule="auto"/>
        <w:rPr>
          <w:rFonts w:ascii="Arial" w:hAnsi="Arial" w:cs="Arial"/>
          <w:szCs w:val="24"/>
          <w:lang w:val="en-GB"/>
        </w:rPr>
      </w:pPr>
    </w:p>
    <w:p w14:paraId="6CF243D7" w14:textId="54B6E660" w:rsidR="00E9223B" w:rsidRDefault="006348D4" w:rsidP="00A32890">
      <w:pPr>
        <w:spacing w:line="480" w:lineRule="auto"/>
        <w:rPr>
          <w:rFonts w:ascii="Arial" w:hAnsi="Arial" w:cs="Arial"/>
          <w:szCs w:val="24"/>
          <w:lang w:val="en-GB"/>
        </w:rPr>
      </w:pPr>
      <w:r>
        <w:rPr>
          <w:rFonts w:ascii="Arial" w:hAnsi="Arial" w:cs="Arial"/>
          <w:szCs w:val="24"/>
          <w:lang w:val="en-GB"/>
        </w:rPr>
        <w:t xml:space="preserve">In </w:t>
      </w:r>
      <w:r w:rsidR="00BD7F75">
        <w:rPr>
          <w:rFonts w:ascii="Arial" w:hAnsi="Arial" w:cs="Arial"/>
          <w:szCs w:val="24"/>
          <w:lang w:val="en-GB"/>
        </w:rPr>
        <w:t>this study, we incorporate a new dataset of 62 South American marsupial species into existing data, thus</w:t>
      </w:r>
      <w:r>
        <w:rPr>
          <w:rFonts w:ascii="Arial" w:hAnsi="Arial" w:cs="Arial"/>
          <w:szCs w:val="24"/>
          <w:lang w:val="en-GB"/>
        </w:rPr>
        <w:t xml:space="preserve"> increasing the number of marsupial brain sizes data by a third. </w:t>
      </w:r>
      <w:r w:rsidR="00E9223B">
        <w:rPr>
          <w:rFonts w:ascii="Arial" w:hAnsi="Arial" w:cs="Arial"/>
          <w:szCs w:val="24"/>
          <w:lang w:val="en-GB"/>
        </w:rPr>
        <w:t>Most of the body weight data has been updated with latest information from</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van Dyck, Gynther, &amp; Baker, 2013)</w:t>
      </w:r>
      <w:r w:rsidR="004518B3">
        <w:rPr>
          <w:rFonts w:ascii="Arial" w:hAnsi="Arial" w:cs="Arial"/>
          <w:szCs w:val="24"/>
          <w:lang w:val="en-GB"/>
        </w:rPr>
        <w:fldChar w:fldCharType="end"/>
      </w:r>
      <w:r w:rsidR="00E9223B">
        <w:rPr>
          <w:rFonts w:ascii="Arial" w:hAnsi="Arial" w:cs="Arial"/>
          <w:szCs w:val="24"/>
          <w:lang w:val="en-GB"/>
        </w:rPr>
        <w:t xml:space="preserve">, and many other trait data had been updated with new or updated information. </w:t>
      </w:r>
      <w:r w:rsidR="00F77E04">
        <w:rPr>
          <w:rFonts w:ascii="Arial" w:hAnsi="Arial" w:cs="Arial"/>
          <w:szCs w:val="24"/>
          <w:lang w:val="en-GB"/>
        </w:rPr>
        <w:t>We then address the common limitation of incomplete data coverage by using</w:t>
      </w:r>
      <w:r w:rsidR="00E9223B">
        <w:rPr>
          <w:rFonts w:ascii="Arial" w:hAnsi="Arial" w:cs="Arial"/>
          <w:szCs w:val="24"/>
          <w:lang w:val="en-GB"/>
        </w:rPr>
        <w:t xml:space="preserve"> for the first time</w:t>
      </w:r>
      <w:r w:rsidR="00F77E04">
        <w:rPr>
          <w:rFonts w:ascii="Arial" w:hAnsi="Arial" w:cs="Arial"/>
          <w:szCs w:val="24"/>
          <w:lang w:val="en-GB"/>
        </w:rPr>
        <w:t xml:space="preserve"> </w:t>
      </w:r>
      <w:r>
        <w:rPr>
          <w:rFonts w:ascii="Arial" w:hAnsi="Arial" w:cs="Arial"/>
          <w:szCs w:val="24"/>
          <w:lang w:val="en-GB"/>
        </w:rPr>
        <w:t>phylogenetically adjusted mult</w:t>
      </w:r>
      <w:r w:rsidR="00BD7F75">
        <w:rPr>
          <w:rFonts w:ascii="Arial" w:hAnsi="Arial" w:cs="Arial"/>
          <w:szCs w:val="24"/>
          <w:lang w:val="en-GB"/>
        </w:rPr>
        <w:t xml:space="preserve">iple data imputation technique </w:t>
      </w:r>
      <w:r w:rsidR="00F77E04">
        <w:rPr>
          <w:rFonts w:ascii="Arial" w:hAnsi="Arial" w:cs="Arial"/>
          <w:szCs w:val="24"/>
          <w:lang w:val="en-GB"/>
        </w:rPr>
        <w:t>on a comparative dataset</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Rubin&lt;/Author&gt;&lt;Year&gt;1987&lt;/Year&gt;&lt;RecNum&gt;74&lt;/RecNum&gt;&lt;DisplayText&gt;(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Rubin, 1987)</w:t>
      </w:r>
      <w:r w:rsidR="00DB6447">
        <w:rPr>
          <w:rFonts w:ascii="Arial" w:hAnsi="Arial" w:cs="Arial"/>
          <w:szCs w:val="24"/>
          <w:lang w:val="en-GB"/>
        </w:rPr>
        <w:fldChar w:fldCharType="end"/>
      </w:r>
      <w:r w:rsidR="00E9223B">
        <w:rPr>
          <w:rFonts w:ascii="Arial" w:hAnsi="Arial" w:cs="Arial"/>
          <w:szCs w:val="24"/>
          <w:lang w:val="en-GB"/>
        </w:rPr>
        <w:t xml:space="preserve">. Such an approach unprecedentedly improves the statistical power of the study as technically, we do not have to deal with missing data at all. </w:t>
      </w:r>
    </w:p>
    <w:p w14:paraId="0CD9CCC7" w14:textId="398729D4" w:rsidR="00E9223B" w:rsidRDefault="00F77E04" w:rsidP="00A32890">
      <w:pPr>
        <w:spacing w:line="480" w:lineRule="auto"/>
        <w:rPr>
          <w:rFonts w:ascii="Arial" w:hAnsi="Arial" w:cs="Arial"/>
          <w:szCs w:val="24"/>
          <w:lang w:val="en-GB"/>
        </w:rPr>
      </w:pPr>
      <w:r>
        <w:rPr>
          <w:rFonts w:ascii="Arial" w:hAnsi="Arial" w:cs="Arial"/>
          <w:szCs w:val="24"/>
          <w:lang w:val="en-GB"/>
        </w:rPr>
        <w:lastRenderedPageBreak/>
        <w:t>We then</w:t>
      </w:r>
      <w:r w:rsidR="006348D4">
        <w:rPr>
          <w:rFonts w:ascii="Arial" w:hAnsi="Arial" w:cs="Arial"/>
          <w:szCs w:val="24"/>
          <w:lang w:val="en-GB"/>
        </w:rPr>
        <w:t xml:space="preserve"> apply a </w:t>
      </w:r>
      <w:r w:rsidR="00E9223B">
        <w:rPr>
          <w:rFonts w:ascii="Arial" w:hAnsi="Arial" w:cs="Arial"/>
          <w:szCs w:val="24"/>
          <w:lang w:val="en-GB"/>
        </w:rPr>
        <w:t xml:space="preserve">phylogenetically corrected Bayesian </w:t>
      </w:r>
      <w:r w:rsidR="00A727DC">
        <w:rPr>
          <w:rFonts w:ascii="Arial" w:hAnsi="Arial" w:cs="Arial"/>
          <w:szCs w:val="24"/>
          <w:lang w:val="en-GB"/>
        </w:rPr>
        <w:t>comparative analysis method – MCMCglmm – which has less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p>
    <w:p w14:paraId="70634E11" w14:textId="6A03C172" w:rsidR="00FC446A" w:rsidRDefault="00FC446A" w:rsidP="00FC446A">
      <w:pPr>
        <w:spacing w:line="480" w:lineRule="auto"/>
        <w:rPr>
          <w:rFonts w:ascii="Arial" w:hAnsi="Arial" w:cs="Arial"/>
          <w:szCs w:val="24"/>
          <w:lang w:val="en-GB"/>
        </w:rPr>
      </w:pPr>
      <w:r>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 </w:instrText>
      </w:r>
      <w:r w:rsidR="000C17D7">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DATA </w:instrText>
      </w:r>
      <w:r w:rsidR="000C17D7">
        <w:fldChar w:fldCharType="end"/>
      </w:r>
      <w:r>
        <w:fldChar w:fldCharType="separate"/>
      </w:r>
      <w:r w:rsidR="000C17D7">
        <w:rPr>
          <w:noProof/>
        </w:rPr>
        <w:t>(Nakagawa &amp; Freckleton, 2008; Resche-Rigon &amp; White, 2018; Rubin, 1987)</w:t>
      </w:r>
      <w:r>
        <w:fldChar w:fldCharType="end"/>
      </w:r>
      <w:r>
        <w:rPr>
          <w:rFonts w:ascii="Arial" w:hAnsi="Arial" w:cs="Arial"/>
          <w:szCs w:val="24"/>
          <w:lang w:val="en-GB"/>
        </w:rPr>
        <w:t xml:space="preserve"> which has previously been shown to be a better solution to the problem, than omitting missing cases </w:t>
      </w:r>
      <w:r>
        <w:fldChar w:fldCharType="begin"/>
      </w:r>
      <w:r w:rsidR="000C17D7">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fldChar w:fldCharType="separate"/>
      </w:r>
      <w:r w:rsidR="000C17D7">
        <w:rPr>
          <w:noProof/>
        </w:rPr>
        <w:t>(Fisher, Blomberg, &amp; Owens, 2003)</w:t>
      </w:r>
      <w:r>
        <w:fldChar w:fldCharType="end"/>
      </w:r>
      <w:r>
        <w:rPr>
          <w:rFonts w:ascii="Arial" w:hAnsi="Arial" w:cs="Arial"/>
          <w:szCs w:val="24"/>
          <w:lang w:val="en-GB"/>
        </w:rPr>
        <w:t>.</w:t>
      </w:r>
    </w:p>
    <w:p w14:paraId="571ABFD9" w14:textId="0221E85D" w:rsidR="00011938" w:rsidRDefault="00881BD9" w:rsidP="00A32890">
      <w:pPr>
        <w:spacing w:line="480" w:lineRule="auto"/>
        <w:rPr>
          <w:rFonts w:ascii="Arial" w:hAnsi="Arial" w:cs="Arial"/>
          <w:szCs w:val="24"/>
          <w:lang w:val="en-GB"/>
        </w:rPr>
      </w:pPr>
      <w:r>
        <w:rPr>
          <w:rFonts w:ascii="Arial" w:hAnsi="Arial" w:cs="Arial"/>
          <w:szCs w:val="24"/>
          <w:lang w:val="en-GB"/>
        </w:rPr>
        <w:t xml:space="preserve">We then firstly ask whether this more comprehensive approach improves on previously tested models of behavioural complexity in marsupials; we then go on to test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64194E">
        <w:rPr>
          <w:rFonts w:ascii="Arial" w:hAnsi="Arial" w:cs="Arial"/>
          <w:szCs w:val="24"/>
          <w:lang w:val="en-GB"/>
        </w:rPr>
        <w:t>, hibernation</w:t>
      </w:r>
      <w:r>
        <w:rPr>
          <w:rFonts w:ascii="Arial" w:hAnsi="Arial" w:cs="Arial"/>
          <w:szCs w:val="24"/>
          <w:lang w:val="en-GB"/>
        </w:rPr>
        <w:t xml:space="preserve"> and conservation status are associated with brain size increases.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 xml:space="preserve">in the three landmasses and test whether </w:t>
      </w:r>
      <w:r w:rsidR="00A727DC">
        <w:rPr>
          <w:rFonts w:ascii="Arial" w:hAnsi="Arial" w:cs="Arial"/>
          <w:szCs w:val="24"/>
          <w:lang w:val="en-GB"/>
        </w:rPr>
        <w:t xml:space="preserve">evolutionary </w:t>
      </w:r>
      <w:r>
        <w:rPr>
          <w:rFonts w:ascii="Arial" w:hAnsi="Arial" w:cs="Arial"/>
          <w:szCs w:val="24"/>
          <w:lang w:val="en-GB"/>
        </w:rPr>
        <w:t xml:space="preserve">rate shifts </w:t>
      </w:r>
      <w:r w:rsidR="00A727DC">
        <w:rPr>
          <w:rFonts w:ascii="Arial" w:hAnsi="Arial" w:cs="Arial"/>
          <w:szCs w:val="24"/>
          <w:lang w:val="en-GB"/>
        </w:rPr>
        <w:t xml:space="preserve">had occurred as a result of invasion in a novel landmass. We test whether New Guinean marsupials had increased rate of evolution compared to Australian or American species, which might explain </w:t>
      </w:r>
      <w:r w:rsidR="00A45439">
        <w:rPr>
          <w:rFonts w:ascii="Arial" w:hAnsi="Arial" w:cs="Arial"/>
          <w:szCs w:val="24"/>
          <w:lang w:val="en-GB"/>
        </w:rPr>
        <w:t>why this latest marsupial radiation has the largest relative brain size.</w:t>
      </w:r>
      <w:r w:rsidR="00A727DC">
        <w:rPr>
          <w:rFonts w:ascii="Arial" w:hAnsi="Arial" w:cs="Arial"/>
          <w:szCs w:val="24"/>
          <w:lang w:val="en-GB"/>
        </w:rPr>
        <w:t xml:space="preserve"> </w:t>
      </w:r>
    </w:p>
    <w:p w14:paraId="5AE371CB" w14:textId="330B2640" w:rsidR="00547227" w:rsidRDefault="00547227" w:rsidP="00060095">
      <w:pPr>
        <w:pStyle w:val="Heading1"/>
        <w:spacing w:line="480" w:lineRule="auto"/>
        <w:rPr>
          <w:rStyle w:val="Heading1Char"/>
          <w:rFonts w:ascii="Arial" w:hAnsi="Arial" w:cs="Arial"/>
          <w:sz w:val="24"/>
          <w:szCs w:val="24"/>
          <w:lang w:val="en-GB"/>
        </w:rPr>
      </w:pPr>
    </w:p>
    <w:p w14:paraId="4DC73BCB" w14:textId="6F4DACB7" w:rsidR="008E7C1A" w:rsidRDefault="008E7C1A" w:rsidP="00A727DC">
      <w:pPr>
        <w:rPr>
          <w:lang w:val="en-GB"/>
        </w:rPr>
      </w:pPr>
    </w:p>
    <w:p w14:paraId="11E7DDBF" w14:textId="0732A635" w:rsidR="008E7C1A" w:rsidRDefault="008E7C1A" w:rsidP="00A727DC">
      <w:pPr>
        <w:rPr>
          <w:lang w:val="en-GB"/>
        </w:rPr>
      </w:pPr>
    </w:p>
    <w:p w14:paraId="62915A13" w14:textId="77777777"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lastRenderedPageBreak/>
        <w:t>Significance</w:t>
      </w:r>
      <w:r w:rsidRPr="00547227">
        <w:rPr>
          <w:rFonts w:ascii="Arial" w:hAnsi="Arial" w:cs="Arial"/>
          <w:sz w:val="24"/>
          <w:szCs w:val="24"/>
          <w:lang w:val="en-GB"/>
        </w:rPr>
        <w:t xml:space="preserve"> box</w:t>
      </w:r>
    </w:p>
    <w:p w14:paraId="7D39893A" w14:textId="77777777" w:rsidR="00060095" w:rsidRPr="00547227" w:rsidRDefault="00060095" w:rsidP="00060095">
      <w:pPr>
        <w:spacing w:line="480" w:lineRule="auto"/>
        <w:rPr>
          <w:lang w:val="en-GB"/>
        </w:rPr>
      </w:pPr>
      <w:r w:rsidRPr="00547227">
        <w:rPr>
          <w:rFonts w:ascii="Arial" w:hAnsi="Arial" w:cs="Arial"/>
          <w:szCs w:val="24"/>
          <w:lang w:val="en-GB"/>
        </w:rPr>
        <w:t xml:space="preserve">T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Additionally, we provide a framework for Bayesian analysis of brain size evolution, incorporating data imputations for the first time.  </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3104"/>
        <w:gridCol w:w="2038"/>
        <w:gridCol w:w="1971"/>
        <w:gridCol w:w="1903"/>
      </w:tblGrid>
      <w:tr w:rsidR="00DB6447" w:rsidRPr="00DB6447" w14:paraId="545665A3" w14:textId="1B6C6146" w:rsidTr="00DB6447">
        <w:tc>
          <w:tcPr>
            <w:tcW w:w="3104" w:type="dxa"/>
          </w:tcPr>
          <w:p w14:paraId="432B6F36" w14:textId="1E7EF600" w:rsidR="00DB6447" w:rsidRPr="00DB6447" w:rsidRDefault="00DB6447" w:rsidP="007F2C83">
            <w:pPr>
              <w:rPr>
                <w:rFonts w:ascii="Arial" w:hAnsi="Arial" w:cs="Arial"/>
                <w:lang w:val="en-GB"/>
              </w:rPr>
            </w:pPr>
            <w:commentRangeStart w:id="1"/>
            <w:r w:rsidRPr="00DB6447">
              <w:rPr>
                <w:rFonts w:ascii="Arial" w:hAnsi="Arial" w:cs="Arial"/>
                <w:lang w:val="en-GB"/>
              </w:rPr>
              <w:t>Model</w:t>
            </w:r>
            <w:commentRangeEnd w:id="1"/>
            <w:r w:rsidR="008B2266">
              <w:rPr>
                <w:rStyle w:val="CommentReference"/>
              </w:rPr>
              <w:commentReference w:id="1"/>
            </w:r>
          </w:p>
        </w:tc>
        <w:tc>
          <w:tcPr>
            <w:tcW w:w="2038" w:type="dxa"/>
          </w:tcPr>
          <w:p w14:paraId="745636D1" w14:textId="0CF02416" w:rsidR="00DB6447" w:rsidRPr="00DB6447" w:rsidRDefault="00DB6447" w:rsidP="007F2C83">
            <w:pPr>
              <w:rPr>
                <w:rFonts w:ascii="Arial" w:hAnsi="Arial" w:cs="Arial"/>
                <w:lang w:val="en-GB"/>
              </w:rPr>
            </w:pPr>
            <w:r w:rsidRPr="00DB6447">
              <w:rPr>
                <w:rFonts w:ascii="Arial" w:hAnsi="Arial" w:cs="Arial"/>
                <w:szCs w:val="24"/>
                <w:lang w:val="en-GB"/>
              </w:rPr>
              <w:t>β</w:t>
            </w:r>
          </w:p>
        </w:tc>
        <w:tc>
          <w:tcPr>
            <w:tcW w:w="1971" w:type="dxa"/>
          </w:tcPr>
          <w:p w14:paraId="2A81E5B7" w14:textId="678067F1" w:rsidR="00DB6447" w:rsidRPr="00DB6447" w:rsidRDefault="00DB6447" w:rsidP="007F2C83">
            <w:pPr>
              <w:rPr>
                <w:rFonts w:ascii="Arial" w:hAnsi="Arial" w:cs="Arial"/>
                <w:lang w:val="en-GB"/>
              </w:rPr>
            </w:pPr>
            <w:r w:rsidRPr="00DB6447">
              <w:rPr>
                <w:rFonts w:ascii="Arial" w:hAnsi="Arial" w:cs="Arial"/>
                <w:lang w:val="en-GB"/>
              </w:rPr>
              <w:t>SE</w:t>
            </w:r>
          </w:p>
        </w:tc>
        <w:tc>
          <w:tcPr>
            <w:tcW w:w="1903" w:type="dxa"/>
          </w:tcPr>
          <w:p w14:paraId="27DC80CA" w14:textId="41B049C1" w:rsidR="00DB6447" w:rsidRPr="00DB6447" w:rsidRDefault="00DB6447"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or below zero</w:t>
            </w:r>
          </w:p>
        </w:tc>
      </w:tr>
      <w:tr w:rsidR="00DB6447" w:rsidRPr="00DB6447" w14:paraId="279584E9" w14:textId="51458E5D" w:rsidTr="00DB6447">
        <w:tc>
          <w:tcPr>
            <w:tcW w:w="3104" w:type="dxa"/>
          </w:tcPr>
          <w:p w14:paraId="5623B22B" w14:textId="77777777" w:rsidR="00DB6447" w:rsidRDefault="00DB6447" w:rsidP="008B2266">
            <w:pPr>
              <w:rPr>
                <w:rFonts w:ascii="Arial" w:hAnsi="Arial" w:cs="Arial"/>
                <w:lang w:val="en-GB"/>
              </w:rPr>
            </w:pPr>
            <w:r w:rsidRPr="00DB6447">
              <w:rPr>
                <w:rFonts w:ascii="Arial" w:hAnsi="Arial" w:cs="Arial"/>
                <w:lang w:val="en-GB"/>
              </w:rPr>
              <w:t>Developmental</w:t>
            </w:r>
          </w:p>
          <w:p w14:paraId="27CF6879"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8B2266" w:rsidRPr="00DB6447" w:rsidRDefault="008B2266" w:rsidP="007F2C83">
            <w:pPr>
              <w:rPr>
                <w:rFonts w:ascii="Arial" w:hAnsi="Arial" w:cs="Arial"/>
                <w:lang w:val="en-GB"/>
              </w:rPr>
            </w:pPr>
            <w:r w:rsidRPr="008B2266">
              <w:rPr>
                <w:rFonts w:ascii="Arial" w:hAnsi="Arial" w:cs="Arial"/>
                <w:sz w:val="20"/>
                <w:szCs w:val="20"/>
                <w:lang w:val="en-GB"/>
              </w:rPr>
              <w:t>Litter size</w:t>
            </w:r>
          </w:p>
        </w:tc>
        <w:tc>
          <w:tcPr>
            <w:tcW w:w="2038" w:type="dxa"/>
          </w:tcPr>
          <w:p w14:paraId="4126B5FA" w14:textId="77777777" w:rsidR="0064194E" w:rsidRPr="0064194E" w:rsidRDefault="0064194E" w:rsidP="007F2C83">
            <w:pPr>
              <w:rPr>
                <w:rFonts w:ascii="Arial" w:hAnsi="Arial" w:cs="Arial"/>
                <w:sz w:val="20"/>
                <w:szCs w:val="20"/>
                <w:lang w:val="en-GB"/>
              </w:rPr>
            </w:pPr>
          </w:p>
          <w:p w14:paraId="37A0711B" w14:textId="77777777" w:rsidR="0064194E" w:rsidRPr="0064194E" w:rsidRDefault="0064194E" w:rsidP="007F2C83">
            <w:pPr>
              <w:rPr>
                <w:rFonts w:ascii="Arial" w:hAnsi="Arial" w:cs="Arial"/>
                <w:sz w:val="20"/>
                <w:szCs w:val="20"/>
                <w:lang w:val="en-GB"/>
              </w:rPr>
            </w:pPr>
          </w:p>
          <w:p w14:paraId="3A3F03AD" w14:textId="051FFFAE" w:rsidR="00DB6447" w:rsidRPr="0064194E" w:rsidRDefault="00DB6447" w:rsidP="007F2C83">
            <w:pPr>
              <w:rPr>
                <w:rFonts w:ascii="Arial" w:hAnsi="Arial" w:cs="Arial"/>
                <w:sz w:val="20"/>
                <w:szCs w:val="20"/>
                <w:lang w:val="en-GB"/>
              </w:rPr>
            </w:pPr>
            <w:r w:rsidRPr="0064194E">
              <w:rPr>
                <w:rFonts w:ascii="Arial" w:hAnsi="Arial" w:cs="Arial"/>
                <w:sz w:val="20"/>
                <w:szCs w:val="20"/>
                <w:lang w:val="en-GB"/>
              </w:rPr>
              <w:t>-0.086</w:t>
            </w:r>
          </w:p>
        </w:tc>
        <w:tc>
          <w:tcPr>
            <w:tcW w:w="1971" w:type="dxa"/>
          </w:tcPr>
          <w:p w14:paraId="5917331E" w14:textId="77777777" w:rsidR="00DB6447" w:rsidRPr="0064194E" w:rsidRDefault="00DB6447" w:rsidP="007F2C83">
            <w:pPr>
              <w:rPr>
                <w:rFonts w:ascii="Arial" w:hAnsi="Arial" w:cs="Arial"/>
                <w:sz w:val="20"/>
                <w:szCs w:val="20"/>
                <w:lang w:val="en-GB"/>
              </w:rPr>
            </w:pPr>
          </w:p>
          <w:p w14:paraId="24E86163" w14:textId="77777777" w:rsidR="0064194E" w:rsidRPr="0064194E" w:rsidRDefault="0064194E" w:rsidP="007F2C83">
            <w:pPr>
              <w:rPr>
                <w:rFonts w:ascii="Arial" w:hAnsi="Arial" w:cs="Arial"/>
                <w:sz w:val="20"/>
                <w:szCs w:val="20"/>
                <w:lang w:val="en-GB"/>
              </w:rPr>
            </w:pPr>
          </w:p>
          <w:p w14:paraId="06ED1A02" w14:textId="01ECC83E"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0.052</w:t>
            </w:r>
          </w:p>
        </w:tc>
        <w:tc>
          <w:tcPr>
            <w:tcW w:w="1903" w:type="dxa"/>
          </w:tcPr>
          <w:p w14:paraId="1E34EAE9" w14:textId="77777777" w:rsidR="00DB6447" w:rsidRPr="0064194E" w:rsidRDefault="00DB6447" w:rsidP="007F2C83">
            <w:pPr>
              <w:rPr>
                <w:rFonts w:ascii="Arial" w:hAnsi="Arial" w:cs="Arial"/>
                <w:sz w:val="20"/>
                <w:szCs w:val="20"/>
                <w:lang w:val="en-GB"/>
              </w:rPr>
            </w:pPr>
          </w:p>
          <w:p w14:paraId="6AE339A6" w14:textId="77777777" w:rsidR="0064194E" w:rsidRPr="0064194E" w:rsidRDefault="0064194E" w:rsidP="007F2C83">
            <w:pPr>
              <w:rPr>
                <w:rFonts w:ascii="Arial" w:hAnsi="Arial" w:cs="Arial"/>
                <w:sz w:val="20"/>
                <w:szCs w:val="20"/>
                <w:lang w:val="en-GB"/>
              </w:rPr>
            </w:pPr>
          </w:p>
          <w:p w14:paraId="74735C79" w14:textId="4749DFE5"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95.88%</w:t>
            </w:r>
          </w:p>
        </w:tc>
      </w:tr>
      <w:tr w:rsidR="00DB6447" w:rsidRPr="00DB6447" w14:paraId="0344DB73" w14:textId="08AF943B" w:rsidTr="00DB6447">
        <w:tc>
          <w:tcPr>
            <w:tcW w:w="3104" w:type="dxa"/>
          </w:tcPr>
          <w:p w14:paraId="282D01BE" w14:textId="77777777" w:rsidR="00DB6447" w:rsidRDefault="00DB6447" w:rsidP="007F2C83">
            <w:pPr>
              <w:rPr>
                <w:rFonts w:ascii="Arial" w:hAnsi="Arial" w:cs="Arial"/>
                <w:lang w:val="en-GB"/>
              </w:rPr>
            </w:pPr>
            <w:r w:rsidRPr="00DB6447">
              <w:rPr>
                <w:rFonts w:ascii="Arial" w:hAnsi="Arial" w:cs="Arial"/>
                <w:lang w:val="en-GB"/>
              </w:rPr>
              <w:t>Environmental</w:t>
            </w:r>
          </w:p>
          <w:p w14:paraId="0737F29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Activity</w:t>
            </w:r>
          </w:p>
          <w:p w14:paraId="698622D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Shelter safety</w:t>
            </w:r>
          </w:p>
          <w:p w14:paraId="3A43AA07"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errestriality</w:t>
            </w:r>
          </w:p>
          <w:p w14:paraId="32129523"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Diet</w:t>
            </w:r>
          </w:p>
          <w:p w14:paraId="2E18AA2A" w14:textId="1A0FBED2" w:rsidR="008B2266" w:rsidRPr="00DB6447" w:rsidRDefault="008B2266" w:rsidP="007F2C83">
            <w:pPr>
              <w:rPr>
                <w:rFonts w:ascii="Arial" w:hAnsi="Arial" w:cs="Arial"/>
                <w:lang w:val="en-GB"/>
              </w:rPr>
            </w:pPr>
            <w:r w:rsidRPr="008B2266">
              <w:rPr>
                <w:rFonts w:ascii="Arial" w:hAnsi="Arial" w:cs="Arial"/>
                <w:sz w:val="20"/>
                <w:szCs w:val="20"/>
                <w:lang w:val="en-GB"/>
              </w:rPr>
              <w:t>Home range</w:t>
            </w:r>
          </w:p>
        </w:tc>
        <w:tc>
          <w:tcPr>
            <w:tcW w:w="2038" w:type="dxa"/>
          </w:tcPr>
          <w:p w14:paraId="33DF0250" w14:textId="77777777" w:rsidR="00DB6447" w:rsidRPr="00DB6447" w:rsidRDefault="00DB6447" w:rsidP="007F2C83">
            <w:pPr>
              <w:rPr>
                <w:rFonts w:ascii="Arial" w:hAnsi="Arial" w:cs="Arial"/>
                <w:lang w:val="en-GB"/>
              </w:rPr>
            </w:pPr>
          </w:p>
        </w:tc>
        <w:tc>
          <w:tcPr>
            <w:tcW w:w="1971" w:type="dxa"/>
          </w:tcPr>
          <w:p w14:paraId="3FE0FE49" w14:textId="77777777" w:rsidR="00DB6447" w:rsidRPr="00DB6447" w:rsidRDefault="00DB6447" w:rsidP="007F2C83">
            <w:pPr>
              <w:rPr>
                <w:rFonts w:ascii="Arial" w:hAnsi="Arial" w:cs="Arial"/>
                <w:lang w:val="en-GB"/>
              </w:rPr>
            </w:pPr>
          </w:p>
        </w:tc>
        <w:tc>
          <w:tcPr>
            <w:tcW w:w="1903" w:type="dxa"/>
          </w:tcPr>
          <w:p w14:paraId="52D66217" w14:textId="77777777" w:rsidR="00DB6447" w:rsidRPr="00DB6447" w:rsidRDefault="00DB6447" w:rsidP="007F2C83">
            <w:pPr>
              <w:rPr>
                <w:rFonts w:ascii="Arial" w:hAnsi="Arial" w:cs="Arial"/>
                <w:lang w:val="en-GB"/>
              </w:rPr>
            </w:pPr>
          </w:p>
        </w:tc>
      </w:tr>
      <w:tr w:rsidR="00DB6447" w:rsidRPr="00DB6447" w14:paraId="326D2282" w14:textId="057DF136" w:rsidTr="00DB6447">
        <w:tc>
          <w:tcPr>
            <w:tcW w:w="3104" w:type="dxa"/>
          </w:tcPr>
          <w:p w14:paraId="60D816C3" w14:textId="77777777" w:rsidR="00DB6447" w:rsidRDefault="00DB6447" w:rsidP="007F2C83">
            <w:pPr>
              <w:rPr>
                <w:rFonts w:ascii="Arial" w:hAnsi="Arial" w:cs="Arial"/>
                <w:lang w:val="en-GB"/>
              </w:rPr>
            </w:pPr>
            <w:r w:rsidRPr="00DB6447">
              <w:rPr>
                <w:rFonts w:ascii="Arial" w:hAnsi="Arial" w:cs="Arial"/>
                <w:lang w:val="en-GB"/>
              </w:rPr>
              <w:t>Social</w:t>
            </w:r>
          </w:p>
          <w:p w14:paraId="639D4F45"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8B2266" w:rsidRPr="008B2266" w:rsidRDefault="008B2266"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124E4D6B" w:rsidR="008B2266" w:rsidRPr="00DB6447" w:rsidRDefault="008B2266" w:rsidP="008B2266">
            <w:pPr>
              <w:rPr>
                <w:rFonts w:ascii="Arial" w:hAnsi="Arial" w:cs="Arial"/>
                <w:lang w:val="en-GB"/>
              </w:rPr>
            </w:pPr>
            <w:r w:rsidRPr="008B2266">
              <w:rPr>
                <w:rFonts w:ascii="Arial" w:hAnsi="Arial" w:cs="Arial"/>
                <w:sz w:val="20"/>
                <w:szCs w:val="20"/>
                <w:lang w:val="en-GB"/>
              </w:rPr>
              <w:t>Populations size</w:t>
            </w:r>
          </w:p>
        </w:tc>
        <w:tc>
          <w:tcPr>
            <w:tcW w:w="2038" w:type="dxa"/>
          </w:tcPr>
          <w:p w14:paraId="7F5AE1C9" w14:textId="77777777" w:rsidR="00DB6447" w:rsidRPr="00DB6447" w:rsidRDefault="00DB6447" w:rsidP="007F2C83">
            <w:pPr>
              <w:rPr>
                <w:rFonts w:ascii="Arial" w:hAnsi="Arial" w:cs="Arial"/>
                <w:lang w:val="en-GB"/>
              </w:rPr>
            </w:pPr>
          </w:p>
        </w:tc>
        <w:tc>
          <w:tcPr>
            <w:tcW w:w="1971" w:type="dxa"/>
          </w:tcPr>
          <w:p w14:paraId="408F2398" w14:textId="77777777" w:rsidR="00DB6447" w:rsidRPr="00DB6447" w:rsidRDefault="00DB6447" w:rsidP="007F2C83">
            <w:pPr>
              <w:rPr>
                <w:rFonts w:ascii="Arial" w:hAnsi="Arial" w:cs="Arial"/>
                <w:lang w:val="en-GB"/>
              </w:rPr>
            </w:pPr>
          </w:p>
        </w:tc>
        <w:tc>
          <w:tcPr>
            <w:tcW w:w="1903" w:type="dxa"/>
          </w:tcPr>
          <w:p w14:paraId="4B9B6AD3" w14:textId="77777777" w:rsidR="00DB6447" w:rsidRPr="00DB6447" w:rsidRDefault="00DB6447" w:rsidP="007F2C83">
            <w:pPr>
              <w:rPr>
                <w:rFonts w:ascii="Arial" w:hAnsi="Arial" w:cs="Arial"/>
                <w:lang w:val="en-GB"/>
              </w:rPr>
            </w:pPr>
          </w:p>
        </w:tc>
      </w:tr>
      <w:tr w:rsidR="00DB6447" w:rsidRPr="00DB6447" w14:paraId="48EF538D" w14:textId="245E0210" w:rsidTr="00DB6447">
        <w:tc>
          <w:tcPr>
            <w:tcW w:w="3104" w:type="dxa"/>
          </w:tcPr>
          <w:p w14:paraId="3FE8B635" w14:textId="77777777" w:rsidR="00DB6447" w:rsidRDefault="00DB6447" w:rsidP="007F2C83">
            <w:pPr>
              <w:rPr>
                <w:rFonts w:ascii="Arial" w:hAnsi="Arial" w:cs="Arial"/>
                <w:lang w:val="en-GB"/>
              </w:rPr>
            </w:pPr>
            <w:r w:rsidRPr="00DB6447">
              <w:rPr>
                <w:rFonts w:ascii="Arial" w:hAnsi="Arial" w:cs="Arial"/>
                <w:lang w:val="en-GB"/>
              </w:rPr>
              <w:t>Metabolic</w:t>
            </w:r>
          </w:p>
          <w:p w14:paraId="1FD1A68E" w14:textId="01FA82EF"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FMR</w:t>
            </w:r>
          </w:p>
        </w:tc>
        <w:tc>
          <w:tcPr>
            <w:tcW w:w="2038" w:type="dxa"/>
          </w:tcPr>
          <w:p w14:paraId="54C034AA" w14:textId="77777777" w:rsidR="00DB6447" w:rsidRPr="00DB6447" w:rsidRDefault="00DB6447" w:rsidP="007F2C83">
            <w:pPr>
              <w:rPr>
                <w:rFonts w:ascii="Arial" w:hAnsi="Arial" w:cs="Arial"/>
                <w:lang w:val="en-GB"/>
              </w:rPr>
            </w:pPr>
          </w:p>
        </w:tc>
        <w:tc>
          <w:tcPr>
            <w:tcW w:w="1971" w:type="dxa"/>
          </w:tcPr>
          <w:p w14:paraId="39BB9928" w14:textId="77777777" w:rsidR="00DB6447" w:rsidRPr="00DB6447" w:rsidRDefault="00DB6447" w:rsidP="007F2C83">
            <w:pPr>
              <w:rPr>
                <w:rFonts w:ascii="Arial" w:hAnsi="Arial" w:cs="Arial"/>
                <w:lang w:val="en-GB"/>
              </w:rPr>
            </w:pPr>
          </w:p>
        </w:tc>
        <w:tc>
          <w:tcPr>
            <w:tcW w:w="1903" w:type="dxa"/>
          </w:tcPr>
          <w:p w14:paraId="4581D862" w14:textId="77777777" w:rsidR="00DB6447" w:rsidRPr="00DB6447" w:rsidRDefault="00DB6447" w:rsidP="007F2C83">
            <w:pPr>
              <w:rPr>
                <w:rFonts w:ascii="Arial" w:hAnsi="Arial" w:cs="Arial"/>
                <w:lang w:val="en-GB"/>
              </w:rPr>
            </w:pPr>
          </w:p>
        </w:tc>
      </w:tr>
      <w:tr w:rsidR="00DB6447" w:rsidRPr="00DB6447" w14:paraId="6417A321" w14:textId="215706C3" w:rsidTr="00DB6447">
        <w:tc>
          <w:tcPr>
            <w:tcW w:w="3104" w:type="dxa"/>
          </w:tcPr>
          <w:p w14:paraId="2F6FE553" w14:textId="77777777" w:rsidR="00DB6447" w:rsidRDefault="00DB6447" w:rsidP="007F2C83">
            <w:pPr>
              <w:rPr>
                <w:rFonts w:ascii="Arial" w:hAnsi="Arial" w:cs="Arial"/>
                <w:lang w:val="en-GB"/>
              </w:rPr>
            </w:pPr>
            <w:r w:rsidRPr="00DB6447">
              <w:rPr>
                <w:rFonts w:ascii="Arial" w:hAnsi="Arial" w:cs="Arial"/>
                <w:lang w:val="en-GB"/>
              </w:rPr>
              <w:t>Hibernation</w:t>
            </w:r>
          </w:p>
          <w:p w14:paraId="20652A62" w14:textId="7AC12A98"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orpor</w:t>
            </w:r>
          </w:p>
        </w:tc>
        <w:tc>
          <w:tcPr>
            <w:tcW w:w="2038" w:type="dxa"/>
          </w:tcPr>
          <w:p w14:paraId="66CB4D73" w14:textId="77777777" w:rsidR="00DB6447" w:rsidRPr="00DB6447" w:rsidRDefault="00DB6447" w:rsidP="007F2C83">
            <w:pPr>
              <w:rPr>
                <w:rFonts w:ascii="Arial" w:hAnsi="Arial" w:cs="Arial"/>
                <w:lang w:val="en-GB"/>
              </w:rPr>
            </w:pPr>
          </w:p>
        </w:tc>
        <w:tc>
          <w:tcPr>
            <w:tcW w:w="1971" w:type="dxa"/>
          </w:tcPr>
          <w:p w14:paraId="3A09D2C0" w14:textId="77777777" w:rsidR="00DB6447" w:rsidRPr="00DB6447" w:rsidRDefault="00DB6447" w:rsidP="007F2C83">
            <w:pPr>
              <w:rPr>
                <w:rFonts w:ascii="Arial" w:hAnsi="Arial" w:cs="Arial"/>
                <w:lang w:val="en-GB"/>
              </w:rPr>
            </w:pPr>
          </w:p>
        </w:tc>
        <w:tc>
          <w:tcPr>
            <w:tcW w:w="1903" w:type="dxa"/>
          </w:tcPr>
          <w:p w14:paraId="22AB348B" w14:textId="77777777" w:rsidR="00DB6447" w:rsidRPr="00DB6447" w:rsidRDefault="00DB6447" w:rsidP="007F2C83">
            <w:pPr>
              <w:rPr>
                <w:rFonts w:ascii="Arial" w:hAnsi="Arial" w:cs="Arial"/>
                <w:lang w:val="en-GB"/>
              </w:rPr>
            </w:pPr>
          </w:p>
        </w:tc>
      </w:tr>
      <w:tr w:rsidR="00DB6447" w:rsidRPr="00DB6447" w14:paraId="3C0A2C6C" w14:textId="1D0B79D6" w:rsidTr="00DB6447">
        <w:tc>
          <w:tcPr>
            <w:tcW w:w="3104" w:type="dxa"/>
          </w:tcPr>
          <w:p w14:paraId="79DA054C" w14:textId="77777777" w:rsidR="00DB6447" w:rsidRPr="00DB6447" w:rsidRDefault="00DB6447" w:rsidP="007F2C83">
            <w:pPr>
              <w:rPr>
                <w:rFonts w:ascii="Arial" w:hAnsi="Arial" w:cs="Arial"/>
                <w:lang w:val="en-GB"/>
              </w:rPr>
            </w:pPr>
            <w:r w:rsidRPr="00DB6447">
              <w:rPr>
                <w:rFonts w:ascii="Arial" w:hAnsi="Arial" w:cs="Arial"/>
                <w:lang w:val="en-GB"/>
              </w:rPr>
              <w:t>Play</w:t>
            </w:r>
          </w:p>
        </w:tc>
        <w:tc>
          <w:tcPr>
            <w:tcW w:w="2038" w:type="dxa"/>
          </w:tcPr>
          <w:p w14:paraId="2EB3BD89" w14:textId="77777777" w:rsidR="00DB6447" w:rsidRPr="00DB6447" w:rsidRDefault="00DB6447" w:rsidP="007F2C83">
            <w:pPr>
              <w:rPr>
                <w:rFonts w:ascii="Arial" w:hAnsi="Arial" w:cs="Arial"/>
                <w:lang w:val="en-GB"/>
              </w:rPr>
            </w:pPr>
          </w:p>
        </w:tc>
        <w:tc>
          <w:tcPr>
            <w:tcW w:w="1971" w:type="dxa"/>
          </w:tcPr>
          <w:p w14:paraId="26B3167F" w14:textId="77777777" w:rsidR="00DB6447" w:rsidRPr="00DB6447" w:rsidRDefault="00DB6447" w:rsidP="007F2C83">
            <w:pPr>
              <w:rPr>
                <w:rFonts w:ascii="Arial" w:hAnsi="Arial" w:cs="Arial"/>
                <w:lang w:val="en-GB"/>
              </w:rPr>
            </w:pPr>
          </w:p>
        </w:tc>
        <w:tc>
          <w:tcPr>
            <w:tcW w:w="1903" w:type="dxa"/>
          </w:tcPr>
          <w:p w14:paraId="5C4DC934" w14:textId="77777777" w:rsidR="00DB6447" w:rsidRPr="00DB6447" w:rsidRDefault="00DB6447" w:rsidP="007F2C83">
            <w:pPr>
              <w:rPr>
                <w:rFonts w:ascii="Arial" w:hAnsi="Arial" w:cs="Arial"/>
                <w:lang w:val="en-GB"/>
              </w:rPr>
            </w:pPr>
          </w:p>
        </w:tc>
      </w:tr>
      <w:tr w:rsidR="00DB6447" w:rsidRPr="00DB6447" w14:paraId="3B3A204E" w14:textId="2F2CAE27" w:rsidTr="00DB6447">
        <w:tc>
          <w:tcPr>
            <w:tcW w:w="3104" w:type="dxa"/>
          </w:tcPr>
          <w:p w14:paraId="6D56EFCB" w14:textId="77777777" w:rsidR="00DB6447" w:rsidRPr="00DB6447" w:rsidRDefault="00DB6447" w:rsidP="007F2C83">
            <w:pPr>
              <w:rPr>
                <w:rFonts w:ascii="Arial" w:hAnsi="Arial" w:cs="Arial"/>
                <w:lang w:val="en-GB"/>
              </w:rPr>
            </w:pPr>
            <w:r w:rsidRPr="00DB6447">
              <w:rPr>
                <w:rFonts w:ascii="Arial" w:hAnsi="Arial" w:cs="Arial"/>
                <w:lang w:val="en-GB"/>
              </w:rPr>
              <w:t>Vulnerability</w:t>
            </w:r>
          </w:p>
        </w:tc>
        <w:tc>
          <w:tcPr>
            <w:tcW w:w="2038" w:type="dxa"/>
          </w:tcPr>
          <w:p w14:paraId="4816F997" w14:textId="1EF1FDE6" w:rsidR="00DB6447" w:rsidRPr="00DB6447" w:rsidRDefault="00DB6447" w:rsidP="007F2C83">
            <w:pPr>
              <w:rPr>
                <w:rFonts w:ascii="Arial" w:hAnsi="Arial" w:cs="Arial"/>
                <w:lang w:val="en-GB"/>
              </w:rPr>
            </w:pPr>
            <w:r w:rsidRPr="00DB6447">
              <w:rPr>
                <w:rFonts w:ascii="Arial" w:hAnsi="Arial" w:cs="Arial"/>
                <w:szCs w:val="24"/>
                <w:lang w:val="en-GB"/>
              </w:rPr>
              <w:t>-0.14</w:t>
            </w:r>
          </w:p>
        </w:tc>
        <w:tc>
          <w:tcPr>
            <w:tcW w:w="1971" w:type="dxa"/>
          </w:tcPr>
          <w:p w14:paraId="3005452C" w14:textId="5ACF402E" w:rsidR="00DB6447" w:rsidRPr="00DB6447" w:rsidRDefault="00DB6447" w:rsidP="007F2C83">
            <w:pPr>
              <w:rPr>
                <w:rFonts w:ascii="Arial" w:hAnsi="Arial" w:cs="Arial"/>
                <w:lang w:val="en-GB"/>
              </w:rPr>
            </w:pPr>
            <w:r w:rsidRPr="00DB6447">
              <w:rPr>
                <w:rFonts w:ascii="Arial" w:hAnsi="Arial" w:cs="Arial"/>
                <w:szCs w:val="24"/>
                <w:lang w:val="en-GB"/>
              </w:rPr>
              <w:t>0.081</w:t>
            </w:r>
          </w:p>
        </w:tc>
        <w:tc>
          <w:tcPr>
            <w:tcW w:w="1903" w:type="dxa"/>
          </w:tcPr>
          <w:p w14:paraId="6021D4F9" w14:textId="7A9022D0" w:rsidR="00DB6447" w:rsidRPr="00DB6447" w:rsidRDefault="00DB6447" w:rsidP="007F2C83">
            <w:pPr>
              <w:rPr>
                <w:rFonts w:ascii="Arial" w:hAnsi="Arial" w:cs="Arial"/>
                <w:lang w:val="en-GB"/>
              </w:rPr>
            </w:pPr>
            <w:r w:rsidRPr="00DB6447">
              <w:rPr>
                <w:rFonts w:ascii="Arial" w:hAnsi="Arial" w:cs="Arial"/>
                <w:lang w:val="en-GB"/>
              </w:rPr>
              <w:t>-</w:t>
            </w:r>
            <w:r w:rsidRPr="00DB6447">
              <w:rPr>
                <w:rFonts w:ascii="Arial" w:hAnsi="Arial" w:cs="Arial"/>
                <w:szCs w:val="24"/>
                <w:lang w:val="en-GB"/>
              </w:rPr>
              <w:t>96.08</w:t>
            </w:r>
          </w:p>
        </w:tc>
      </w:tr>
      <w:tr w:rsidR="00DB6447" w:rsidRPr="00DB6447" w14:paraId="5EDCF320" w14:textId="0CF44740" w:rsidTr="00DB6447">
        <w:tc>
          <w:tcPr>
            <w:tcW w:w="3104" w:type="dxa"/>
          </w:tcPr>
          <w:p w14:paraId="3FF616FE" w14:textId="77777777" w:rsidR="00DB6447" w:rsidRPr="00DB6447" w:rsidRDefault="00DB6447" w:rsidP="007F2C83">
            <w:pPr>
              <w:rPr>
                <w:rFonts w:ascii="Arial" w:hAnsi="Arial" w:cs="Arial"/>
                <w:lang w:val="en-GB"/>
              </w:rPr>
            </w:pPr>
            <w:r w:rsidRPr="00DB6447">
              <w:rPr>
                <w:rFonts w:ascii="Arial" w:hAnsi="Arial" w:cs="Arial"/>
                <w:lang w:val="en-GB"/>
              </w:rPr>
              <w:t>Origin</w:t>
            </w:r>
          </w:p>
        </w:tc>
        <w:tc>
          <w:tcPr>
            <w:tcW w:w="2038" w:type="dxa"/>
          </w:tcPr>
          <w:p w14:paraId="11981641" w14:textId="47223030" w:rsidR="00DB6447" w:rsidRPr="00DB6447" w:rsidRDefault="00DB6447" w:rsidP="007F2C83">
            <w:pPr>
              <w:rPr>
                <w:rFonts w:ascii="Arial" w:hAnsi="Arial" w:cs="Arial"/>
                <w:lang w:val="en-GB"/>
              </w:rPr>
            </w:pPr>
            <w:r w:rsidRPr="00DB6447">
              <w:rPr>
                <w:rFonts w:ascii="Arial" w:hAnsi="Arial" w:cs="Arial"/>
                <w:lang w:val="en-GB"/>
              </w:rPr>
              <w:t>0.31</w:t>
            </w:r>
          </w:p>
        </w:tc>
        <w:tc>
          <w:tcPr>
            <w:tcW w:w="1971" w:type="dxa"/>
          </w:tcPr>
          <w:p w14:paraId="6681310C" w14:textId="304FC7B6" w:rsidR="00DB6447" w:rsidRPr="00DB6447" w:rsidRDefault="00DB6447" w:rsidP="007F2C83">
            <w:pPr>
              <w:rPr>
                <w:rFonts w:ascii="Arial" w:hAnsi="Arial" w:cs="Arial"/>
                <w:lang w:val="en-GB"/>
              </w:rPr>
            </w:pPr>
            <w:r w:rsidRPr="00DB6447">
              <w:rPr>
                <w:rFonts w:ascii="Arial" w:hAnsi="Arial" w:cs="Arial"/>
                <w:lang w:val="en-GB"/>
              </w:rPr>
              <w:t>0.12</w:t>
            </w:r>
          </w:p>
        </w:tc>
        <w:tc>
          <w:tcPr>
            <w:tcW w:w="1903" w:type="dxa"/>
          </w:tcPr>
          <w:p w14:paraId="125E2038" w14:textId="4D62413F" w:rsidR="00DB6447" w:rsidRPr="00DB6447" w:rsidRDefault="00DB6447" w:rsidP="007F2C83">
            <w:pPr>
              <w:rPr>
                <w:rFonts w:ascii="Arial" w:hAnsi="Arial" w:cs="Arial"/>
                <w:lang w:val="en-GB"/>
              </w:rPr>
            </w:pPr>
            <w:r w:rsidRPr="00DB6447">
              <w:rPr>
                <w:rFonts w:ascii="Arial" w:hAnsi="Arial" w:cs="Arial"/>
                <w:lang w:val="en-GB"/>
              </w:rPr>
              <w:t>+99.42%</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77777777" w:rsidR="00364D85" w:rsidRPr="00547227" w:rsidRDefault="00364D85"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 xml:space="preserve">MCMCglmm </w:t>
      </w:r>
      <w:commentRangeStart w:id="2"/>
      <w:r w:rsidRPr="00547227">
        <w:rPr>
          <w:rFonts w:ascii="Arial" w:hAnsi="Arial" w:cs="Arial"/>
          <w:sz w:val="24"/>
          <w:szCs w:val="24"/>
          <w:lang w:val="en-GB"/>
        </w:rPr>
        <w:t>models</w:t>
      </w:r>
      <w:commentRangeEnd w:id="2"/>
      <w:r w:rsidR="00CB50EE">
        <w:rPr>
          <w:rStyle w:val="CommentReference"/>
          <w:rFonts w:eastAsiaTheme="minorHAnsi" w:cstheme="minorBidi"/>
          <w:color w:val="000000" w:themeColor="text1"/>
        </w:rPr>
        <w:commentReference w:id="2"/>
      </w:r>
      <w:r w:rsidRPr="00547227">
        <w:rPr>
          <w:rFonts w:ascii="Arial" w:hAnsi="Arial" w:cs="Arial"/>
          <w:sz w:val="24"/>
          <w:szCs w:val="24"/>
          <w:lang w:val="en-GB"/>
        </w:rPr>
        <w:t>:</w:t>
      </w: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 xml:space="preserve">Developmental </w:t>
      </w:r>
      <w:commentRangeStart w:id="3"/>
      <w:r w:rsidRPr="00547227">
        <w:rPr>
          <w:rFonts w:ascii="Arial" w:hAnsi="Arial" w:cs="Arial"/>
          <w:lang w:val="en-GB"/>
        </w:rPr>
        <w:t>model</w:t>
      </w:r>
      <w:commentRangeEnd w:id="3"/>
      <w:r w:rsidR="008B2266">
        <w:rPr>
          <w:rStyle w:val="CommentReference"/>
          <w:rFonts w:ascii="Lato" w:eastAsiaTheme="minorHAnsi" w:hAnsi="Lato" w:cstheme="minorBidi"/>
          <w:color w:val="000000" w:themeColor="text1"/>
        </w:rPr>
        <w:commentReference w:id="3"/>
      </w:r>
    </w:p>
    <w:p w14:paraId="35F44B73"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Vulnerability model</w:t>
      </w:r>
    </w:p>
    <w:p w14:paraId="30157102" w14:textId="5A060074"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 xml:space="preserve">but </w:t>
      </w:r>
      <w:r w:rsidR="00C12B21">
        <w:rPr>
          <w:rFonts w:ascii="Arial" w:hAnsi="Arial" w:cs="Arial"/>
          <w:szCs w:val="24"/>
          <w:lang w:val="en-GB"/>
        </w:rPr>
        <w:t>t</w:t>
      </w:r>
      <w:r w:rsidR="008A171E" w:rsidRPr="00547227">
        <w:rPr>
          <w:rFonts w:ascii="Arial" w:hAnsi="Arial" w:cs="Arial"/>
          <w:szCs w:val="24"/>
          <w:lang w:val="en-GB"/>
        </w:rPr>
        <w:t xml:space="preserve">he interaction with body size </w:t>
      </w:r>
      <w:r w:rsidR="00C12B21">
        <w:rPr>
          <w:rFonts w:ascii="Arial" w:hAnsi="Arial" w:cs="Arial"/>
          <w:szCs w:val="24"/>
          <w:lang w:val="en-GB"/>
        </w:rPr>
        <w:t>yields to a postive</w:t>
      </w:r>
      <w:r w:rsidR="00B43282" w:rsidRPr="00547227">
        <w:rPr>
          <w:rFonts w:ascii="Arial" w:hAnsi="Arial" w:cs="Arial"/>
          <w:szCs w:val="24"/>
          <w:lang w:val="en-GB"/>
        </w:rPr>
        <w:t xml:space="preserve"> relationship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w:t>
      </w:r>
      <w:commentRangeStart w:id="4"/>
      <w:r w:rsidR="009B246D" w:rsidRPr="00547227">
        <w:rPr>
          <w:rFonts w:ascii="Arial" w:hAnsi="Arial" w:cs="Arial"/>
          <w:szCs w:val="24"/>
          <w:lang w:val="en-GB"/>
        </w:rPr>
        <w:t>0</w:t>
      </w:r>
      <w:r w:rsidR="00B43282" w:rsidRPr="00547227">
        <w:rPr>
          <w:rFonts w:ascii="Arial" w:hAnsi="Arial" w:cs="Arial"/>
          <w:szCs w:val="24"/>
          <w:lang w:val="en-GB"/>
        </w:rPr>
        <w:t>12</w:t>
      </w:r>
      <w:commentRangeEnd w:id="4"/>
      <w:r w:rsidR="00282744">
        <w:rPr>
          <w:rStyle w:val="CommentReference"/>
        </w:rPr>
        <w:commentReference w:id="4"/>
      </w:r>
      <w:r w:rsidR="009B246D" w:rsidRPr="00547227">
        <w:rPr>
          <w:rFonts w:ascii="Arial" w:hAnsi="Arial" w:cs="Arial"/>
          <w:szCs w:val="24"/>
          <w:lang w:val="en-GB"/>
        </w:rPr>
        <w:t>).</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77777777" w:rsidR="00F32C9E" w:rsidRPr="00547227" w:rsidRDefault="00F32C9E" w:rsidP="00F32C9E">
      <w:pPr>
        <w:spacing w:line="480" w:lineRule="auto"/>
        <w:rPr>
          <w:rFonts w:ascii="Arial" w:hAnsi="Arial" w:cs="Arial"/>
          <w:szCs w:val="24"/>
          <w:lang w:val="en-GB"/>
        </w:rPr>
      </w:pPr>
    </w:p>
    <w:p w14:paraId="357E2534" w14:textId="77777777" w:rsidR="00F32C9E" w:rsidRPr="00547227" w:rsidRDefault="00F32C9E" w:rsidP="00F32C9E">
      <w:pPr>
        <w:rPr>
          <w:rFonts w:ascii="Arial" w:hAnsi="Arial" w:cs="Arial"/>
          <w:szCs w:val="24"/>
          <w:lang w:val="en-GB"/>
        </w:rPr>
      </w:pPr>
    </w:p>
    <w:p w14:paraId="43660A57" w14:textId="77777777" w:rsidR="00F32C9E" w:rsidRPr="00547227" w:rsidRDefault="00F32C9E" w:rsidP="00F32C9E">
      <w:pPr>
        <w:pStyle w:val="ListParagraph"/>
        <w:numPr>
          <w:ilvl w:val="0"/>
          <w:numId w:val="4"/>
        </w:numPr>
        <w:spacing w:after="200" w:line="480" w:lineRule="auto"/>
        <w:rPr>
          <w:rFonts w:ascii="Arial" w:hAnsi="Arial" w:cs="Arial"/>
          <w:b/>
          <w:szCs w:val="24"/>
          <w:lang w:val="en-GB"/>
        </w:rPr>
      </w:pPr>
      <w:commentRangeStart w:id="5"/>
      <w:r w:rsidRPr="00547227">
        <w:rPr>
          <w:rFonts w:ascii="Arial" w:hAnsi="Arial" w:cs="Arial"/>
          <w:b/>
          <w:szCs w:val="24"/>
          <w:lang w:val="en-GB"/>
        </w:rPr>
        <w:t>Evolutionary models of BM, OU, EB</w:t>
      </w:r>
    </w:p>
    <w:p w14:paraId="3CA78C4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lastRenderedPageBreak/>
        <w:t xml:space="preserve">Prediction: </w:t>
      </w:r>
      <w:r w:rsidRPr="00547227">
        <w:rPr>
          <w:rFonts w:ascii="Arial" w:hAnsi="Arial" w:cs="Arial"/>
          <w:szCs w:val="24"/>
          <w:lang w:val="en-GB"/>
        </w:rPr>
        <w:t xml:space="preserve">Later invasions into new ecospaces have involved bursts of variation as the clade adapts. </w:t>
      </w:r>
    </w:p>
    <w:p w14:paraId="02BCCC52"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1FF7216F" w14:textId="77777777"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66CA6947"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7E35C459"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6FBA785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5FA6FADE"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23F2F416" w14:textId="77777777" w:rsidR="00F32C9E" w:rsidRPr="00547227" w:rsidRDefault="00F32C9E" w:rsidP="00F32C9E">
      <w:pPr>
        <w:spacing w:line="480" w:lineRule="auto"/>
        <w:ind w:left="360"/>
        <w:rPr>
          <w:rFonts w:ascii="Arial" w:hAnsi="Arial" w:cs="Arial"/>
          <w:szCs w:val="24"/>
          <w:lang w:val="en-GB"/>
        </w:rPr>
      </w:pPr>
    </w:p>
    <w:p w14:paraId="3A8AB6E0"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 xml:space="preserve">An additional pANCOVA showed that a model including ‘Origin’ as an interaction term was significantly better than a model including maruspials from all origins (F=5.07, P=0.0072 on 4, 2 degrees of freedom), while variance inflation factor (VIF) was &lt;2. </w:t>
      </w:r>
      <w:commentRangeEnd w:id="5"/>
      <w:r w:rsidR="00C12B21">
        <w:rPr>
          <w:rStyle w:val="CommentReference"/>
        </w:rPr>
        <w:commentReference w:id="5"/>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14:paraId="769682C4" w14:textId="77777777" w:rsidR="00F32C9E" w:rsidRPr="006D7933" w:rsidRDefault="00F32C9E" w:rsidP="00F32C9E">
      <w:pPr>
        <w:pStyle w:val="Heading2"/>
        <w:rPr>
          <w:rFonts w:ascii="Arial" w:hAnsi="Arial" w:cs="Arial"/>
          <w:sz w:val="24"/>
          <w:szCs w:val="24"/>
          <w:lang w:val="en-GB"/>
        </w:rPr>
      </w:pPr>
      <w:r w:rsidRPr="006D7933">
        <w:rPr>
          <w:rFonts w:ascii="Arial" w:hAnsi="Arial" w:cs="Arial"/>
          <w:sz w:val="24"/>
          <w:szCs w:val="24"/>
          <w:lang w:val="en-GB"/>
        </w:rPr>
        <w:lastRenderedPageBreak/>
        <w:t>Rate shifts</w:t>
      </w:r>
    </w:p>
    <w:p w14:paraId="7CB55175" w14:textId="77777777" w:rsidR="00F32C9E" w:rsidRPr="006D7933" w:rsidRDefault="00F32C9E" w:rsidP="00F33EB3">
      <w:pPr>
        <w:spacing w:line="480" w:lineRule="auto"/>
        <w:rPr>
          <w:rFonts w:ascii="Arial" w:hAnsi="Arial" w:cs="Arial"/>
          <w:szCs w:val="24"/>
          <w:lang w:val="en-GB"/>
        </w:rPr>
      </w:pPr>
      <w:commentRangeStart w:id="6"/>
      <w:r w:rsidRPr="006D7933">
        <w:rPr>
          <w:rFonts w:ascii="Arial" w:hAnsi="Arial" w:cs="Arial"/>
          <w:szCs w:val="24"/>
          <w:lang w:val="en-GB"/>
        </w:rPr>
        <w:t>RRphylo</w:t>
      </w:r>
      <w:commentRangeEnd w:id="6"/>
      <w:r w:rsidR="00C12B21">
        <w:rPr>
          <w:rStyle w:val="CommentReference"/>
        </w:rPr>
        <w:commentReference w:id="6"/>
      </w:r>
      <w:r w:rsidRPr="006D7933">
        <w:rPr>
          <w:rFonts w:ascii="Arial" w:hAnsi="Arial" w:cs="Arial"/>
          <w:szCs w:val="24"/>
          <w:lang w:val="en-GB"/>
        </w:rPr>
        <w:t xml:space="preserve"> report here (Figures)</w:t>
      </w:r>
    </w:p>
    <w:p w14:paraId="7B88BE14" w14:textId="6F005E70" w:rsidR="006D7933" w:rsidRPr="006D7933" w:rsidRDefault="006D7933" w:rsidP="006D7933">
      <w:pPr>
        <w:pStyle w:val="Heading2"/>
        <w:rPr>
          <w:rFonts w:ascii="Arial" w:hAnsi="Arial" w:cs="Arial"/>
          <w:sz w:val="24"/>
          <w:szCs w:val="24"/>
          <w:lang w:val="en-GB"/>
        </w:rPr>
      </w:pPr>
      <w:r w:rsidRPr="006D7933">
        <w:rPr>
          <w:rFonts w:ascii="Arial" w:hAnsi="Arial" w:cs="Arial"/>
          <w:sz w:val="24"/>
          <w:szCs w:val="24"/>
          <w:lang w:val="en-GB"/>
        </w:rPr>
        <w:t>Ancestral state estimation</w:t>
      </w:r>
    </w:p>
    <w:p w14:paraId="7C33E333" w14:textId="6DA006BF" w:rsidR="006D7933" w:rsidRPr="006D7933" w:rsidRDefault="006D7933" w:rsidP="006D7933">
      <w:pPr>
        <w:rPr>
          <w:rFonts w:ascii="Arial" w:hAnsi="Arial" w:cs="Arial"/>
          <w:szCs w:val="24"/>
          <w:lang w:val="en-GB"/>
        </w:rPr>
      </w:pPr>
    </w:p>
    <w:p w14:paraId="2F2FCAE5" w14:textId="74ABCFA2" w:rsidR="006D7933" w:rsidRPr="006D7933" w:rsidRDefault="006D7933" w:rsidP="006D7933">
      <w:pPr>
        <w:rPr>
          <w:rFonts w:ascii="Arial" w:hAnsi="Arial" w:cs="Arial"/>
          <w:szCs w:val="24"/>
          <w:lang w:val="en-GB"/>
        </w:rPr>
      </w:pPr>
      <w:r w:rsidRPr="006D7933">
        <w:rPr>
          <w:rFonts w:ascii="Arial" w:hAnsi="Arial" w:cs="Arial"/>
          <w:szCs w:val="24"/>
          <w:lang w:val="en-GB"/>
        </w:rPr>
        <w:t>Report ANC here</w:t>
      </w:r>
    </w:p>
    <w:p w14:paraId="5302F03C" w14:textId="77777777" w:rsidR="00F32C9E" w:rsidRPr="00547227" w:rsidRDefault="00F32C9E" w:rsidP="00F33EB3">
      <w:pPr>
        <w:spacing w:line="480" w:lineRule="auto"/>
        <w:rPr>
          <w:rFonts w:ascii="Arial" w:hAnsi="Arial" w:cs="Arial"/>
          <w:szCs w:val="24"/>
          <w:lang w:val="en-GB"/>
        </w:rPr>
      </w:pPr>
    </w:p>
    <w:p w14:paraId="32C71C04" w14:textId="77777777" w:rsidR="00F32C9E" w:rsidRPr="00547227" w:rsidRDefault="00F32C9E" w:rsidP="00F33EB3">
      <w:pPr>
        <w:spacing w:line="480" w:lineRule="auto"/>
        <w:rPr>
          <w:rFonts w:ascii="Arial" w:hAnsi="Arial" w:cs="Arial"/>
          <w:szCs w:val="24"/>
          <w:lang w:val="en-GB"/>
        </w:rPr>
      </w:pPr>
    </w:p>
    <w:p w14:paraId="1B8AA6B6" w14:textId="77777777" w:rsidR="00F32C9E" w:rsidRPr="00547227" w:rsidRDefault="00F32C9E" w:rsidP="00F33EB3">
      <w:pPr>
        <w:spacing w:line="480" w:lineRule="auto"/>
        <w:rPr>
          <w:rFonts w:ascii="Arial" w:hAnsi="Arial" w:cs="Arial"/>
          <w:szCs w:val="24"/>
          <w:lang w:val="en-GB"/>
        </w:rPr>
      </w:pP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30E44F0A" w14:textId="41B8F744" w:rsidR="007C0A7E" w:rsidRDefault="007C0A7E" w:rsidP="007C0A7E">
      <w:pPr>
        <w:rPr>
          <w:lang w:val="en-GB"/>
        </w:rPr>
      </w:pPr>
    </w:p>
    <w:p w14:paraId="0BB5D1F5" w14:textId="6A642413" w:rsidR="007C0A7E" w:rsidRDefault="007C0A7E" w:rsidP="007C0A7E">
      <w:pPr>
        <w:spacing w:line="480" w:lineRule="auto"/>
        <w:jc w:val="both"/>
        <w:rPr>
          <w:rFonts w:ascii="Arial" w:hAnsi="Arial" w:cs="Arial"/>
          <w:noProof/>
          <w:color w:val="C45911" w:themeColor="accent2" w:themeShade="BF"/>
          <w:szCs w:val="24"/>
          <w:lang w:val="en-GB"/>
        </w:rPr>
      </w:pPr>
      <w:r w:rsidRPr="007F2C83">
        <w:rPr>
          <w:rFonts w:ascii="Arial" w:hAnsi="Arial" w:cs="Arial"/>
          <w:noProof/>
          <w:szCs w:val="24"/>
          <w:lang w:val="en-GB"/>
        </w:rPr>
        <w:t xml:space="preserve">In this comprehensive study of brain size evolution, we find an intriguing lack of selection-related brain size correlates across the radiation of marsupial mammals. However, our use of RRphylo/SURFACE suggests that this very common issue in brain size evolution studies may arise because there is no </w:t>
      </w:r>
      <w:r w:rsidR="007F2C83" w:rsidRPr="007F2C83">
        <w:rPr>
          <w:rFonts w:ascii="Arial" w:hAnsi="Arial" w:cs="Arial"/>
          <w:noProof/>
          <w:szCs w:val="24"/>
          <w:lang w:val="en-GB"/>
        </w:rPr>
        <w:t xml:space="preserve">one </w:t>
      </w:r>
      <w:r w:rsidRPr="007F2C83">
        <w:rPr>
          <w:rFonts w:ascii="Arial" w:hAnsi="Arial" w:cs="Arial"/>
          <w:noProof/>
          <w:szCs w:val="24"/>
          <w:lang w:val="en-GB"/>
        </w:rPr>
        <w:t>single correlate of brain size. Rather, increases in brain size seem to be associated with different factors in different radiations, which appears to make it all so noisy that an overarching signal is lost</w:t>
      </w:r>
      <w:r w:rsidR="007F2C83">
        <w:rPr>
          <w:rFonts w:ascii="Arial" w:hAnsi="Arial" w:cs="Arial"/>
          <w:noProof/>
          <w:szCs w:val="24"/>
          <w:lang w:val="en-GB"/>
        </w:rPr>
        <w:t xml:space="preserve"> </w:t>
      </w:r>
      <w:r w:rsidR="007F2C83">
        <w:rPr>
          <w:rFonts w:ascii="Arial" w:hAnsi="Arial" w:cs="Arial"/>
          <w:noProof/>
          <w:szCs w:val="24"/>
          <w:lang w:val="en-GB"/>
        </w:rPr>
        <w:fldChar w:fldCharType="begin"/>
      </w:r>
      <w:r w:rsidR="007F2C83">
        <w:rPr>
          <w:rFonts w:ascii="Arial" w:hAnsi="Arial" w:cs="Arial"/>
          <w:noProof/>
          <w:szCs w:val="24"/>
          <w:lang w:val="en-GB"/>
        </w:rPr>
        <w:instrText xml:space="preserve"> ADDIN EN.CITE &lt;EndNote&gt;&lt;Cite&gt;&lt;Author&gt;Smaers&lt;/Author&gt;&lt;Year&gt;2012&lt;/Year&gt;&lt;RecNum&gt;53&lt;/RecNum&gt;&lt;DisplayText&gt;(Smaers, Dechmann, Goswami, Soligo, &amp;amp; Safi, 2012)&lt;/DisplayText&gt;&lt;record&gt;&lt;rec-number&gt;53&lt;/rec-number&gt;&lt;foreign-keys&gt;&lt;key app="EN" db-id="a9aw0atab92x0ledv2kxwsvmdfttad9p2fez" timestamp="1564364862" guid="5abbb43b-8e33-4bd2-86d0-8059f9b529ba"&gt;53&lt;/key&gt;&lt;/foreign-keys&gt;&lt;ref-type name="Journal Article"&gt;17&lt;/ref-type&gt;&lt;contributors&gt;&lt;authors&gt;&lt;author&gt;Smaers, J. B.&lt;/author&gt;&lt;author&gt;Dechmann, D. K.&lt;/author&gt;&lt;author&gt;Goswami, A.&lt;/author&gt;&lt;author&gt;Soligo, C.&lt;/author&gt;&lt;author&gt;Safi, K.&lt;/author&gt;&lt;/authors&gt;&lt;/contributors&gt;&lt;auth-address&gt;Department of Anthropology, University College London, London WC1H 0BW, United Kingdom.&lt;/auth-address&gt;&lt;titles&gt;&lt;title&gt;Comparative analyses of evolutionary rates reveal different pathways to encephalization in bats, carnivorans, and primates&lt;/title&gt;&lt;secondary-title&gt;Proc Natl Acad Sci U S A&lt;/secondary-title&gt;&lt;/titles&gt;&lt;pages&gt;18006-11&lt;/pages&gt;&lt;volume&gt;109&lt;/volume&gt;&lt;number&gt;44&lt;/number&gt;&lt;edition&gt;2012/10/17&lt;/edition&gt;&lt;keywords&gt;&lt;keyword&gt;Animals&lt;/keyword&gt;&lt;keyword&gt;*Biological Evolution&lt;/keyword&gt;&lt;keyword&gt;Brain/*physiology&lt;/keyword&gt;&lt;keyword&gt;Carnivora/*physiology&lt;/keyword&gt;&lt;keyword&gt;Chiroptera/*physiology&lt;/keyword&gt;&lt;keyword&gt;Locomotion&lt;/keyword&gt;&lt;keyword&gt;Phylogeny&lt;/keyword&gt;&lt;keyword&gt;Primates/*physiology&lt;/keyword&gt;&lt;/keywords&gt;&lt;dates&gt;&lt;year&gt;2012&lt;/year&gt;&lt;pub-dates&gt;&lt;date&gt;Oct 30&lt;/date&gt;&lt;/pub-dates&gt;&lt;/dates&gt;&lt;isbn&gt;1091-6490 (Electronic)&amp;#xD;0027-8424 (Linking)&lt;/isbn&gt;&lt;accession-num&gt;23071335&lt;/accession-num&gt;&lt;urls&gt;&lt;related-urls&gt;&lt;url&gt;https://www.ncbi.nlm.nih.gov/pubmed/23071335&lt;/url&gt;&lt;/related-urls&gt;&lt;/urls&gt;&lt;custom2&gt;PMC3497830&lt;/custom2&gt;&lt;electronic-resource-num&gt;10.1073/pnas.1212181109&lt;/electronic-resource-num&gt;&lt;/record&gt;&lt;/Cite&gt;&lt;/EndNote&gt;</w:instrText>
      </w:r>
      <w:r w:rsidR="007F2C83">
        <w:rPr>
          <w:rFonts w:ascii="Arial" w:hAnsi="Arial" w:cs="Arial"/>
          <w:noProof/>
          <w:szCs w:val="24"/>
          <w:lang w:val="en-GB"/>
        </w:rPr>
        <w:fldChar w:fldCharType="separate"/>
      </w:r>
      <w:r w:rsidR="007F2C83">
        <w:rPr>
          <w:rFonts w:ascii="Arial" w:hAnsi="Arial" w:cs="Arial"/>
          <w:noProof/>
          <w:szCs w:val="24"/>
          <w:lang w:val="en-GB"/>
        </w:rPr>
        <w:t>(Smaers, Dechmann, Goswami, Soligo, &amp; Safi, 2012)</w:t>
      </w:r>
      <w:r w:rsidR="007F2C83">
        <w:rPr>
          <w:rFonts w:ascii="Arial" w:hAnsi="Arial" w:cs="Arial"/>
          <w:noProof/>
          <w:szCs w:val="24"/>
          <w:lang w:val="en-GB"/>
        </w:rPr>
        <w:fldChar w:fldCharType="end"/>
      </w:r>
      <w:r w:rsidRPr="007F2C83">
        <w:rPr>
          <w:rFonts w:ascii="Arial" w:hAnsi="Arial" w:cs="Arial"/>
          <w:noProof/>
          <w:szCs w:val="24"/>
          <w:lang w:val="en-GB"/>
        </w:rPr>
        <w:t>.</w:t>
      </w:r>
    </w:p>
    <w:p w14:paraId="509A5B5E" w14:textId="10E3ADC5" w:rsidR="007F2C83" w:rsidRDefault="007C0A7E"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ab/>
      </w:r>
      <w:r w:rsidR="007F2C83" w:rsidRPr="00450CF7">
        <w:rPr>
          <w:rFonts w:ascii="Arial" w:hAnsi="Arial" w:cs="Arial"/>
          <w:noProof/>
          <w:szCs w:val="24"/>
          <w:lang w:val="en-GB"/>
        </w:rPr>
        <w:t xml:space="preserve">Our models included the most comprehensive dataset of marsupials to date, including species from all geographic </w:t>
      </w:r>
      <w:r w:rsidR="00450CF7" w:rsidRPr="00450CF7">
        <w:rPr>
          <w:rFonts w:ascii="Arial" w:hAnsi="Arial" w:cs="Arial"/>
          <w:noProof/>
          <w:szCs w:val="24"/>
          <w:lang w:val="en-GB"/>
        </w:rPr>
        <w:t xml:space="preserve">regions, along with updated body mass and trait data. </w:t>
      </w:r>
      <w:r w:rsidR="00450CF7">
        <w:rPr>
          <w:rFonts w:ascii="Arial" w:hAnsi="Arial" w:cs="Arial"/>
          <w:noProof/>
          <w:szCs w:val="24"/>
          <w:lang w:val="en-GB"/>
        </w:rPr>
        <w:t>In order to tackle uncertainty due to missing data we u</w:t>
      </w:r>
      <w:r w:rsidR="00450CF7" w:rsidRPr="00450CF7">
        <w:rPr>
          <w:rFonts w:ascii="Arial" w:hAnsi="Arial" w:cs="Arial"/>
          <w:noProof/>
          <w:szCs w:val="24"/>
          <w:lang w:val="en-GB"/>
        </w:rPr>
        <w:t xml:space="preserve">sed phylogenetic imputations and </w:t>
      </w:r>
      <w:r w:rsidR="00450CF7" w:rsidRPr="00450CF7">
        <w:rPr>
          <w:rFonts w:ascii="Arial" w:hAnsi="Arial" w:cs="Arial"/>
          <w:szCs w:val="24"/>
          <w:lang w:val="en-GB"/>
        </w:rPr>
        <w:t>Bayesian comparative analysis method – MCMCglmm</w:t>
      </w:r>
      <w:r w:rsidR="00450CF7">
        <w:rPr>
          <w:rFonts w:ascii="Arial" w:hAnsi="Arial" w:cs="Arial"/>
          <w:noProof/>
          <w:szCs w:val="24"/>
          <w:lang w:val="en-GB"/>
        </w:rPr>
        <w:t>, which allowed us to run the analysis on several imputed datasets.</w:t>
      </w:r>
    </w:p>
    <w:p w14:paraId="251FB5E2" w14:textId="78F64A7E" w:rsidR="00E050F7" w:rsidRDefault="007C0A7E" w:rsidP="00E050F7">
      <w:pPr>
        <w:spacing w:line="480" w:lineRule="auto"/>
        <w:jc w:val="both"/>
        <w:rPr>
          <w:rFonts w:ascii="Arial" w:hAnsi="Arial" w:cs="Arial"/>
          <w:noProof/>
          <w:szCs w:val="24"/>
          <w:lang w:val="en-GB"/>
        </w:rPr>
      </w:pPr>
      <w:r w:rsidRPr="00450CF7">
        <w:rPr>
          <w:rFonts w:ascii="Arial" w:hAnsi="Arial" w:cs="Arial"/>
          <w:noProof/>
          <w:szCs w:val="24"/>
          <w:lang w:val="en-GB"/>
        </w:rPr>
        <w:t>Nevertheless</w:t>
      </w:r>
      <w:r w:rsidR="00450CF7" w:rsidRPr="00450CF7">
        <w:rPr>
          <w:rFonts w:ascii="Arial" w:hAnsi="Arial" w:cs="Arial"/>
          <w:noProof/>
          <w:szCs w:val="24"/>
          <w:lang w:val="en-GB"/>
        </w:rPr>
        <w:t>, the</w:t>
      </w:r>
      <w:r w:rsidR="00450CF7">
        <w:rPr>
          <w:rFonts w:ascii="Arial" w:hAnsi="Arial" w:cs="Arial"/>
          <w:noProof/>
          <w:szCs w:val="24"/>
          <w:lang w:val="en-GB"/>
        </w:rPr>
        <w:t>se new and more rigorous analys</w:t>
      </w:r>
      <w:r w:rsidR="00BD5310">
        <w:rPr>
          <w:rFonts w:ascii="Arial" w:hAnsi="Arial" w:cs="Arial"/>
          <w:noProof/>
          <w:szCs w:val="24"/>
          <w:lang w:val="en-GB"/>
        </w:rPr>
        <w:t>e</w:t>
      </w:r>
      <w:r w:rsidR="00450CF7">
        <w:rPr>
          <w:rFonts w:ascii="Arial" w:hAnsi="Arial" w:cs="Arial"/>
          <w:noProof/>
          <w:szCs w:val="24"/>
          <w:lang w:val="en-GB"/>
        </w:rPr>
        <w:t xml:space="preserve">s confirmed previous findings, namely, that the only major determinant of brain size evolution in marsupials is their developmental mode, and more specifically litter size is inversely related to relative </w:t>
      </w:r>
      <w:r w:rsidR="00450CF7">
        <w:rPr>
          <w:rFonts w:ascii="Arial" w:hAnsi="Arial" w:cs="Arial"/>
          <w:noProof/>
          <w:szCs w:val="24"/>
          <w:lang w:val="en-GB"/>
        </w:rPr>
        <w:lastRenderedPageBreak/>
        <w:t xml:space="preserve">brain size </w:t>
      </w:r>
      <w:r w:rsidR="00450CF7">
        <w:rPr>
          <w:rFonts w:ascii="Arial" w:hAnsi="Arial" w:cs="Arial"/>
          <w:noProof/>
          <w:szCs w:val="24"/>
          <w:lang w:val="en-GB"/>
        </w:rPr>
        <w:fldChar w:fldCharType="begin"/>
      </w:r>
      <w:r w:rsidR="00450CF7">
        <w:rPr>
          <w:rFonts w:ascii="Arial" w:hAnsi="Arial" w:cs="Arial"/>
          <w:noProof/>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0CF7">
        <w:rPr>
          <w:rFonts w:ascii="Arial" w:hAnsi="Arial" w:cs="Arial"/>
          <w:noProof/>
          <w:szCs w:val="24"/>
          <w:lang w:val="en-GB"/>
        </w:rPr>
        <w:fldChar w:fldCharType="separate"/>
      </w:r>
      <w:r w:rsidR="00450CF7">
        <w:rPr>
          <w:rFonts w:ascii="Arial" w:hAnsi="Arial" w:cs="Arial"/>
          <w:noProof/>
          <w:szCs w:val="24"/>
          <w:lang w:val="en-GB"/>
        </w:rPr>
        <w:t>(V. Weisbecker et al., 2015)</w:t>
      </w:r>
      <w:r w:rsidR="00450CF7">
        <w:rPr>
          <w:rFonts w:ascii="Arial" w:hAnsi="Arial" w:cs="Arial"/>
          <w:noProof/>
          <w:szCs w:val="24"/>
          <w:lang w:val="en-GB"/>
        </w:rPr>
        <w:fldChar w:fldCharType="end"/>
      </w:r>
      <w:r w:rsidR="00450CF7">
        <w:rPr>
          <w:rFonts w:ascii="Arial" w:hAnsi="Arial" w:cs="Arial"/>
          <w:noProof/>
          <w:szCs w:val="24"/>
          <w:lang w:val="en-GB"/>
        </w:rPr>
        <w:t>. Additionally, we were able to confirm that marsupials from New Guinea do have the largest brains among marsupials,</w:t>
      </w:r>
      <w:r w:rsidR="00F40083">
        <w:rPr>
          <w:rFonts w:ascii="Arial" w:hAnsi="Arial" w:cs="Arial"/>
          <w:noProof/>
          <w:szCs w:val="24"/>
          <w:lang w:val="en-GB"/>
        </w:rPr>
        <w:t xml:space="preserve"> and</w:t>
      </w:r>
      <w:r w:rsidR="00450CF7">
        <w:rPr>
          <w:rFonts w:ascii="Arial" w:hAnsi="Arial" w:cs="Arial"/>
          <w:noProof/>
          <w:szCs w:val="24"/>
          <w:lang w:val="en-GB"/>
        </w:rPr>
        <w:t xml:space="preserve"> this relationship is dependent upon body size</w:t>
      </w:r>
      <w:r w:rsidR="00AC7A3C">
        <w:rPr>
          <w:rFonts w:ascii="Arial" w:hAnsi="Arial" w:cs="Arial"/>
          <w:noProof/>
          <w:szCs w:val="24"/>
          <w:lang w:val="en-GB"/>
        </w:rPr>
        <w:t xml:space="preserve"> – the largest bodied species from both localities do not differ in brain size</w:t>
      </w:r>
      <w:r w:rsidR="00450CF7">
        <w:rPr>
          <w:rFonts w:ascii="Arial" w:hAnsi="Arial" w:cs="Arial"/>
          <w:noProof/>
          <w:szCs w:val="24"/>
          <w:lang w:val="en-GB"/>
        </w:rPr>
        <w:t>.</w:t>
      </w:r>
      <w:r w:rsidR="00E050F7">
        <w:rPr>
          <w:rFonts w:ascii="Arial" w:hAnsi="Arial" w:cs="Arial"/>
          <w:noProof/>
          <w:szCs w:val="24"/>
          <w:lang w:val="en-GB"/>
        </w:rPr>
        <w:t xml:space="preserve"> Similar to previous studies </w: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Byers, 1999; Iwaniuk, Nelson, &amp; Pellis, 2001)</w:t>
      </w:r>
      <w:r w:rsidR="00E050F7">
        <w:rPr>
          <w:rFonts w:ascii="Arial" w:hAnsi="Arial" w:cs="Arial"/>
          <w:noProof/>
          <w:szCs w:val="24"/>
          <w:lang w:val="en-GB"/>
        </w:rPr>
        <w:fldChar w:fldCharType="end"/>
      </w:r>
      <w:r w:rsidR="00E050F7">
        <w:rPr>
          <w:rFonts w:ascii="Arial" w:hAnsi="Arial" w:cs="Arial"/>
          <w:noProof/>
          <w:szCs w:val="24"/>
          <w:lang w:val="en-GB"/>
        </w:rPr>
        <w:t>, we did not find any clear-cut evidence that play behaviour and its complexity is related to brain size.</w:t>
      </w:r>
    </w:p>
    <w:p w14:paraId="71FD29A8" w14:textId="120FC770" w:rsidR="00450CF7" w:rsidRDefault="00450CF7" w:rsidP="007C0A7E">
      <w:pPr>
        <w:spacing w:line="480" w:lineRule="auto"/>
        <w:jc w:val="both"/>
        <w:rPr>
          <w:rFonts w:ascii="Arial" w:hAnsi="Arial" w:cs="Arial"/>
          <w:noProof/>
          <w:szCs w:val="24"/>
          <w:lang w:val="en-GB"/>
        </w:rPr>
      </w:pPr>
      <w:r>
        <w:rPr>
          <w:rFonts w:ascii="Arial" w:hAnsi="Arial" w:cs="Arial"/>
          <w:noProof/>
          <w:szCs w:val="24"/>
          <w:lang w:val="en-GB"/>
        </w:rPr>
        <w:t xml:space="preserve">Apart from confirming previous findings, we were able to analyse the relationship between species’ vulnerability and brain size, showing for the first time that </w:t>
      </w:r>
      <w:r w:rsidR="00E050F7">
        <w:rPr>
          <w:rFonts w:ascii="Arial" w:hAnsi="Arial" w:cs="Arial"/>
          <w:noProof/>
          <w:szCs w:val="24"/>
          <w:lang w:val="en-GB"/>
        </w:rPr>
        <w:t xml:space="preserve">larger brained marsupials are more vulnerable to extinction. This effect, again, was dependent on body size (I need to graph this too) </w: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Abelson, 2016; Gonzalez-Voyer, Gonzalez-Suarez, Vila, &amp; Revilla, 2016)</w:t>
      </w:r>
      <w:r w:rsidR="00E050F7">
        <w:rPr>
          <w:rFonts w:ascii="Arial" w:hAnsi="Arial" w:cs="Arial"/>
          <w:noProof/>
          <w:szCs w:val="24"/>
          <w:lang w:val="en-GB"/>
        </w:rPr>
        <w:fldChar w:fldCharType="end"/>
      </w:r>
    </w:p>
    <w:p w14:paraId="62D7A6B3" w14:textId="6A35C16D" w:rsidR="005036CF" w:rsidRDefault="005036CF"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Why in marsupials</w:t>
      </w:r>
    </w:p>
    <w:p w14:paraId="38B3D47B" w14:textId="7A831B3A" w:rsidR="005036CF" w:rsidRDefault="005036CF"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Seasonality/predation cognitive buffer -&gt; BM/RRphylo – in NG</w:t>
      </w:r>
    </w:p>
    <w:p w14:paraId="0F004110"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22FB8C3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6176D21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0A74B2F6" w14:textId="27401BCA" w:rsidR="007C0A7E" w:rsidRPr="005A0579" w:rsidRDefault="007C0A7E" w:rsidP="007C0A7E">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 xml:space="preserve">reveals solid support for the two hypotheses that posit an energetic constraint on mammalian brain size, while adding the subclass of Marsupialia to the considerable number of placental clades for which no connections between social complexity and relative brain size are apparent [Walker et al., 2006; Healy and Rowe, 2007; Finarelli, 2009b; Shultz and Dunbar, 2010b]. Specifically, the maternal investment constraint model has far more support than the environmental interaction and social brain models. In addition, the constraint-based variables of litter size and NG origins (as well </w:t>
      </w:r>
      <w:r w:rsidRPr="005A0579">
        <w:rPr>
          <w:rFonts w:ascii="Arial" w:hAnsi="Arial" w:cs="Arial"/>
          <w:noProof/>
          <w:color w:val="C45911" w:themeColor="accent2" w:themeShade="BF"/>
          <w:szCs w:val="24"/>
          <w:lang w:val="en-GB"/>
        </w:rPr>
        <w:lastRenderedPageBreak/>
        <w:t>as possibly latitudinal distribution, which was close to the significance cutoff) are the only unambiguous associates of marsupial brain size. The significantly larger brains of NG marsupials in particular provide good support for the notion that low seasonality represents ‘nutrition safety’ for the brain [van Woerden et al., 2010, 2012]. It is possible that this effect is amplified by the better soils of NG, which might contribute to better food availability overall [Flannery, 1994; Ashwell, 2008]. However, this needs further research, since many NG ecosystems – particularly rainforest communities – are on fairly poor soil.</w:t>
      </w:r>
    </w:p>
    <w:p w14:paraId="3A02366C" w14:textId="77777777" w:rsidR="007C0A7E" w:rsidRDefault="007C0A7E" w:rsidP="007C0A7E">
      <w:pPr>
        <w:spacing w:line="480" w:lineRule="auto"/>
        <w:rPr>
          <w:rFonts w:ascii="Arial" w:hAnsi="Arial" w:cs="Arial"/>
          <w:noProof/>
          <w:szCs w:val="24"/>
          <w:lang w:val="en-GB"/>
        </w:rPr>
      </w:pPr>
    </w:p>
    <w:p w14:paraId="01EEA9C6" w14:textId="77777777" w:rsidR="007C0A7E" w:rsidRDefault="007C0A7E" w:rsidP="007C0A7E">
      <w:pPr>
        <w:spacing w:line="480" w:lineRule="auto"/>
        <w:rPr>
          <w:rFonts w:ascii="Arial" w:hAnsi="Arial" w:cs="Arial"/>
          <w:szCs w:val="24"/>
          <w:lang w:val="en-GB"/>
        </w:rPr>
      </w:pPr>
    </w:p>
    <w:p w14:paraId="3BF3D0EB" w14:textId="77777777" w:rsidR="007C0A7E" w:rsidRDefault="007C0A7E" w:rsidP="007C0A7E">
      <w:pPr>
        <w:spacing w:line="480" w:lineRule="auto"/>
        <w:rPr>
          <w:rFonts w:ascii="Arial" w:hAnsi="Arial" w:cs="Arial"/>
          <w:szCs w:val="24"/>
          <w:lang w:val="en-GB"/>
        </w:rPr>
      </w:pPr>
    </w:p>
    <w:p w14:paraId="6FF2D43A" w14:textId="51C49DD2" w:rsidR="007C0A7E" w:rsidRDefault="007C0A7E" w:rsidP="007C0A7E">
      <w:pPr>
        <w:rPr>
          <w:lang w:val="en-GB"/>
        </w:rPr>
      </w:pPr>
    </w:p>
    <w:p w14:paraId="7EE758BA" w14:textId="0C43D6CD" w:rsidR="007C0A7E" w:rsidRDefault="007C0A7E" w:rsidP="007C0A7E">
      <w:pPr>
        <w:rPr>
          <w:lang w:val="en-GB"/>
        </w:rPr>
      </w:pPr>
    </w:p>
    <w:p w14:paraId="21943A6F" w14:textId="4E92847F" w:rsidR="007C0A7E" w:rsidRDefault="007C0A7E" w:rsidP="007C0A7E">
      <w:pPr>
        <w:rPr>
          <w:lang w:val="en-GB"/>
        </w:rPr>
      </w:pPr>
    </w:p>
    <w:p w14:paraId="65F1E39C" w14:textId="77777777" w:rsidR="007C0A7E" w:rsidRPr="007C0A7E" w:rsidRDefault="007C0A7E" w:rsidP="007C0A7E">
      <w:pPr>
        <w:rPr>
          <w:lang w:val="en-GB"/>
        </w:rPr>
      </w:pPr>
    </w:p>
    <w:p w14:paraId="4275F0F0"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the framework and elaborate on advantages and some drawbacks ( i.e. the case of a lot of missing data)</w:t>
      </w:r>
    </w:p>
    <w:p w14:paraId="41A8F424" w14:textId="77777777"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Imputation as a useful tool and extending the phylo-part of MICE</w:t>
      </w:r>
    </w:p>
    <w:p w14:paraId="09AAD176"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MCMC as better (more flexible) compared to pgls</w:t>
      </w:r>
    </w:p>
    <w:p w14:paraId="7932612C"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14:paraId="1CC6D5D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ANC and further explorations after incorporating fossil data</w:t>
      </w:r>
    </w:p>
    <w:p w14:paraId="130742F3"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convergence and the further directions using this method in brain evolution studies (maybe shape too?)</w:t>
      </w:r>
    </w:p>
    <w:p w14:paraId="18A01894"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14:paraId="50DBB75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14:paraId="18163D36" w14:textId="77777777"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lastRenderedPageBreak/>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14:paraId="308BB717" w14:textId="77777777" w:rsidR="00F77E04" w:rsidRPr="00C12B21" w:rsidRDefault="00F77E04" w:rsidP="00C12B21">
      <w:pPr>
        <w:spacing w:line="480" w:lineRule="auto"/>
        <w:ind w:left="360"/>
        <w:rPr>
          <w:ins w:id="7" w:author="uqvweisb_local" w:date="2019-08-29T14:15:00Z"/>
          <w:rStyle w:val="Heading1Char"/>
          <w:rFonts w:ascii="Arial" w:hAnsi="Arial" w:cs="Arial"/>
          <w:sz w:val="24"/>
          <w:szCs w:val="24"/>
          <w:lang w:val="en-GB"/>
        </w:rPr>
      </w:pPr>
    </w:p>
    <w:p w14:paraId="7AFBB5A8" w14:textId="77777777" w:rsidR="00F77E04" w:rsidRPr="00F77E04" w:rsidRDefault="00F77E04" w:rsidP="00C12B21">
      <w:pPr>
        <w:pStyle w:val="ListParagraph"/>
        <w:spacing w:line="480" w:lineRule="auto"/>
        <w:rPr>
          <w:ins w:id="8" w:author="uqvweisb_local" w:date="2019-08-29T14:15:00Z"/>
          <w:rStyle w:val="Heading1Char"/>
          <w:rFonts w:ascii="Arial" w:hAnsi="Arial" w:cs="Arial"/>
          <w:sz w:val="24"/>
          <w:szCs w:val="24"/>
          <w:lang w:val="en-GB"/>
        </w:rPr>
      </w:pPr>
      <w:ins w:id="9" w:author="uqvweisb_local" w:date="2019-08-29T14:15:00Z">
        <w:r w:rsidRPr="00F77E04">
          <w:rPr>
            <w:rStyle w:val="Heading1Char"/>
            <w:rFonts w:ascii="Arial" w:hAnsi="Arial" w:cs="Arial"/>
            <w:sz w:val="24"/>
            <w:szCs w:val="24"/>
            <w:lang w:val="en-GB"/>
          </w:rPr>
          <w:t>IN THE END WRITE SOMETHING LIKE</w:t>
        </w:r>
      </w:ins>
    </w:p>
    <w:p w14:paraId="2574F91A" w14:textId="2E104527" w:rsidR="00F77E04" w:rsidRPr="00F77E04" w:rsidRDefault="00F77E04" w:rsidP="00C12B21">
      <w:pPr>
        <w:pStyle w:val="ListParagraph"/>
        <w:spacing w:line="480" w:lineRule="auto"/>
        <w:rPr>
          <w:ins w:id="10" w:author="uqvweisb_local" w:date="2019-08-29T14:15:00Z"/>
          <w:rFonts w:ascii="Arial" w:hAnsi="Arial" w:cs="Arial"/>
          <w:szCs w:val="24"/>
          <w:lang w:val="en-GB"/>
        </w:rPr>
      </w:pPr>
      <w:ins w:id="11" w:author="uqvweisb_local" w:date="2019-08-29T14:15:00Z">
        <w:r w:rsidRPr="00F77E04">
          <w:rPr>
            <w:rStyle w:val="Heading1Char"/>
            <w:rFonts w:ascii="Arial" w:hAnsi="Arial" w:cs="Arial"/>
            <w:sz w:val="24"/>
            <w:szCs w:val="24"/>
            <w:lang w:val="en-GB"/>
          </w:rPr>
          <w:t xml:space="preserve">Despite the hugely improved sophistication of data, </w:t>
        </w:r>
      </w:ins>
      <w:r w:rsidR="008B2266" w:rsidRPr="00F77E04">
        <w:rPr>
          <w:rStyle w:val="Heading1Char"/>
          <w:rFonts w:ascii="Arial" w:hAnsi="Arial" w:cs="Arial"/>
          <w:sz w:val="24"/>
          <w:szCs w:val="24"/>
          <w:lang w:val="en-GB"/>
        </w:rPr>
        <w:t>completeness</w:t>
      </w:r>
      <w:ins w:id="12" w:author="uqvweisb_local" w:date="2019-08-29T14:15:00Z">
        <w:r w:rsidRPr="00F77E04">
          <w:rPr>
            <w:rStyle w:val="Heading1Char"/>
            <w:rFonts w:ascii="Arial" w:hAnsi="Arial" w:cs="Arial"/>
            <w:sz w:val="24"/>
            <w:szCs w:val="24"/>
            <w:lang w:val="en-GB"/>
          </w:rPr>
          <w:t xml:space="preserve"> through imputation, and modelling, the only model that explains relative brain size best is maternal constraints and specifically litter size. This could be because marsupials actually can’t change brain size for some reason, and that matches with their lower variation around the regression line compared to placentals. But also, reproductive parameters are tightly linked with a plethora of behavioural and ecological traits in the other models – for example, mating and home range blabla. Marsupials with their low level of reproductive confoundment may therefore indicate that a majority of correlations found in placentals have their ultimate cause in reproductive traits. For example, LITERTURE primate social systems/group size…</w:t>
        </w:r>
      </w:ins>
    </w:p>
    <w:p w14:paraId="2836EC9A" w14:textId="77777777" w:rsidR="00F32C9E" w:rsidRPr="00547227" w:rsidRDefault="00F32C9E" w:rsidP="00F33EB3">
      <w:pPr>
        <w:pStyle w:val="Heading1"/>
        <w:spacing w:line="480" w:lineRule="auto"/>
        <w:rPr>
          <w:rFonts w:ascii="Arial" w:hAnsi="Arial" w:cs="Arial"/>
          <w:sz w:val="24"/>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ins w:id="13" w:author="uqvweisb_local" w:date="2019-08-29T14:29:00Z">
        <w:r>
          <w:rPr>
            <w:rFonts w:ascii="Arial" w:hAnsi="Arial" w:cs="Arial"/>
            <w:szCs w:val="24"/>
            <w:lang w:val="en-GB"/>
          </w:rPr>
          <w:t>All analyses were conducted in R. The code to replicate all analyses</w:t>
        </w:r>
      </w:ins>
      <w:ins w:id="14" w:author="uqvweisb_local" w:date="2019-08-29T14:30:00Z">
        <w:r>
          <w:rPr>
            <w:rFonts w:ascii="Arial" w:hAnsi="Arial" w:cs="Arial"/>
            <w:szCs w:val="24"/>
            <w:lang w:val="en-GB"/>
          </w:rPr>
          <w:t>, including all data,</w:t>
        </w:r>
      </w:ins>
      <w:ins w:id="15" w:author="uqvweisb_local" w:date="2019-08-29T14:29:00Z">
        <w:r>
          <w:rPr>
            <w:rFonts w:ascii="Arial" w:hAnsi="Arial" w:cs="Arial"/>
            <w:szCs w:val="24"/>
            <w:lang w:val="en-GB"/>
          </w:rPr>
          <w:t xml:space="preserve"> can be found on </w:t>
        </w:r>
      </w:ins>
      <w:r w:rsidR="008B2266">
        <w:rPr>
          <w:rFonts w:ascii="Arial" w:hAnsi="Arial" w:cs="Arial"/>
          <w:szCs w:val="24"/>
          <w:lang w:val="en-GB"/>
        </w:rPr>
        <w:t>LINK TO GITHUB.</w:t>
      </w:r>
      <w:ins w:id="16"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phytools</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MCMglmm</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mulTree</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phylomice</w:t>
      </w:r>
      <w:r w:rsidR="003D0E61" w:rsidRPr="00547227">
        <w:rPr>
          <w:rFonts w:ascii="Arial" w:hAnsi="Arial" w:cs="Arial"/>
          <w:szCs w:val="24"/>
          <w:lang w:val="en-GB"/>
        </w:rPr>
        <w:t xml:space="preserve"> (Blomberg and Drhlik)</w:t>
      </w:r>
      <w:r w:rsidR="00152BEF" w:rsidRPr="00547227">
        <w:rPr>
          <w:rFonts w:ascii="Arial" w:hAnsi="Arial" w:cs="Arial"/>
          <w:szCs w:val="24"/>
          <w:lang w:val="en-GB"/>
        </w:rPr>
        <w:t xml:space="preserve">, </w:t>
      </w:r>
      <w:r w:rsidR="006A7494" w:rsidRPr="00547227">
        <w:rPr>
          <w:rFonts w:ascii="Arial" w:hAnsi="Arial" w:cs="Arial"/>
          <w:szCs w:val="24"/>
          <w:lang w:val="en-GB"/>
        </w:rPr>
        <w:t xml:space="preserve">geiger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r w:rsidR="00F33EB3" w:rsidRPr="00547227">
        <w:rPr>
          <w:rFonts w:ascii="Arial" w:hAnsi="Arial" w:cs="Arial"/>
          <w:szCs w:val="24"/>
          <w:lang w:val="en-GB"/>
        </w:rPr>
        <w:lastRenderedPageBreak/>
        <w:t>RRphylo</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hdrcde</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025A160B" w14:textId="77777777" w:rsidR="006D7933" w:rsidRDefault="006D7933" w:rsidP="00F33EB3">
      <w:pPr>
        <w:spacing w:line="480" w:lineRule="auto"/>
        <w:rPr>
          <w:rFonts w:ascii="Arial" w:hAnsi="Arial" w:cs="Arial"/>
          <w:szCs w:val="24"/>
          <w:lang w:val="en-GB"/>
        </w:rPr>
      </w:pPr>
    </w:p>
    <w:p w14:paraId="57A0F651" w14:textId="77777777" w:rsidR="006D7933" w:rsidRDefault="006D7933" w:rsidP="00F33EB3">
      <w:pPr>
        <w:spacing w:line="480" w:lineRule="auto"/>
        <w:rPr>
          <w:rFonts w:ascii="Arial" w:hAnsi="Arial" w:cs="Arial"/>
          <w:szCs w:val="24"/>
          <w:lang w:val="en-GB"/>
        </w:rPr>
      </w:pPr>
    </w:p>
    <w:p w14:paraId="71F91908" w14:textId="0F5E81B7"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l (2008) which included: 472 skulls from 52 species of Dasyuromorph (carnivorous/insectivorous) marsupials and the marsupial mole, 146 skulls from 14 species of Peramelemorphia (bilbies and bandicoots) and 639 skulls from 116 species of Diprotodontia (koala, wombats, gliders, possums, kangaroos, wallabies, from the collection of the Australian Museum in Sydney. 29 skulls from 16 species of Ameridelphian marsupials from the Museums of Victoria and Queensland. We had added</w:t>
      </w:r>
      <w:r>
        <w:rPr>
          <w:rFonts w:ascii="Arial" w:hAnsi="Arial" w:cs="Arial"/>
          <w:szCs w:val="24"/>
          <w:lang w:val="en-GB"/>
        </w:rPr>
        <w:t xml:space="preserve"> 62 new species of American marsupials provided by (</w:t>
      </w:r>
      <w:commentRangeStart w:id="17"/>
      <w:r>
        <w:rPr>
          <w:rFonts w:ascii="Arial" w:hAnsi="Arial" w:cs="Arial"/>
          <w:szCs w:val="24"/>
          <w:lang w:val="en-GB"/>
        </w:rPr>
        <w:t>REF</w:t>
      </w:r>
      <w:commentRangeEnd w:id="17"/>
      <w:r w:rsidR="008B2266">
        <w:rPr>
          <w:rStyle w:val="CommentReference"/>
        </w:rPr>
        <w:commentReference w:id="17"/>
      </w:r>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van Dyck&lt;/Author&gt;&lt;Year&gt;2013&lt;/Year&gt;&lt;RecNum&gt;213&lt;/RecNum&gt;&lt;DisplayText&gt;(van Dyck et al.,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an Dyck et al.,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6EB91F40"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Phascolarctos cinereus</w:t>
      </w:r>
      <w:r w:rsidRPr="00547227">
        <w:rPr>
          <w:rFonts w:ascii="Arial" w:hAnsi="Arial" w:cs="Arial"/>
          <w:szCs w:val="24"/>
          <w:lang w:val="en-GB"/>
        </w:rPr>
        <w:t xml:space="preserve">) endocranial cavity is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 xml:space="preserve">(Taylor, Rühli, </w:t>
      </w:r>
      <w:r w:rsidR="000C17D7">
        <w:rPr>
          <w:rFonts w:ascii="Arial" w:hAnsi="Arial" w:cs="Arial"/>
          <w:noProof/>
          <w:szCs w:val="24"/>
          <w:lang w:val="en-GB"/>
        </w:rPr>
        <w:lastRenderedPageBreak/>
        <w:t>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Therefore, using ECV without correction in such species might lead to the misleading observation that they have very large brains. To our knowledge, no other species in our dataset has such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5C6D43C0"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evolution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we used can be found </w:t>
      </w:r>
      <w:r>
        <w:rPr>
          <w:rFonts w:ascii="Arial" w:hAnsi="Arial" w:cs="Arial"/>
          <w:szCs w:val="24"/>
          <w:lang w:val="en-GB"/>
        </w:rPr>
        <w:t>both as Supplement herein and on Github</w:t>
      </w:r>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14:paraId="715F6795" w14:textId="3AC4081A" w:rsidR="00A96F5D" w:rsidRDefault="00152BEF" w:rsidP="00F33EB3">
      <w:pPr>
        <w:spacing w:line="480" w:lineRule="auto"/>
        <w:rPr>
          <w:ins w:id="18"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s using an ultrametric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r w:rsidR="00547227" w:rsidRPr="00547227">
        <w:rPr>
          <w:rFonts w:ascii="Arial" w:hAnsi="Arial" w:cs="Arial"/>
          <w:szCs w:val="24"/>
          <w:lang w:val="en-GB"/>
        </w:rPr>
        <w:t>Thylacine)</w:t>
      </w:r>
      <w:r w:rsidRPr="00547227">
        <w:rPr>
          <w:rFonts w:ascii="Arial" w:hAnsi="Arial" w:cs="Arial"/>
          <w:szCs w:val="24"/>
          <w:lang w:val="en-GB"/>
        </w:rPr>
        <w:t xml:space="preserve"> obtained from Time Tree</w:t>
      </w:r>
      <w:r w:rsidR="00B2408D">
        <w:rPr>
          <w:rFonts w:ascii="Arial" w:hAnsi="Arial" w:cs="Arial"/>
          <w:szCs w:val="24"/>
          <w:lang w:val="en-GB"/>
        </w:rPr>
        <w:t xml:space="preserve">. </w:t>
      </w:r>
      <w:commentRangeStart w:id="19"/>
      <w:r w:rsidR="00B2408D">
        <w:rPr>
          <w:rFonts w:ascii="Arial" w:hAnsi="Arial" w:cs="Arial"/>
          <w:szCs w:val="24"/>
          <w:lang w:val="en-GB"/>
        </w:rPr>
        <w:t>This was deemed appropriate because the tree provided full coverage of all species investigated, using for most taxa the recent marsupial phylogeny of Mitchell et al</w:t>
      </w:r>
      <w:commentRangeEnd w:id="19"/>
      <w:r w:rsidR="00B2408D">
        <w:rPr>
          <w:rStyle w:val="CommentReference"/>
        </w:rPr>
        <w:commentReference w:id="19"/>
      </w:r>
      <w:r w:rsidR="00B2408D">
        <w:rPr>
          <w:rFonts w:ascii="Arial" w:hAnsi="Arial" w:cs="Arial"/>
          <w:szCs w:val="24"/>
          <w:lang w:val="en-GB"/>
        </w:rPr>
        <w:t>.</w:t>
      </w:r>
    </w:p>
    <w:p w14:paraId="569CC3BC" w14:textId="0D77929C"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 xml:space="preserve">tomies), which due to the requirements of some of the approaches had to be resolved. We </w:t>
      </w:r>
      <w:r w:rsidRPr="00547227">
        <w:rPr>
          <w:rFonts w:ascii="Arial" w:hAnsi="Arial" w:cs="Arial"/>
          <w:szCs w:val="24"/>
          <w:lang w:val="en-GB"/>
        </w:rPr>
        <w:lastRenderedPageBreak/>
        <w:t>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the package phytools</w:t>
      </w:r>
      <w:r w:rsidR="006B7751">
        <w:rPr>
          <w:rFonts w:ascii="Arial" w:hAnsi="Arial" w:cs="Arial"/>
          <w:szCs w:val="24"/>
          <w:lang w:val="en-GB"/>
        </w:rPr>
        <w:t xml:space="preserve"> (e.g. Tail paper ref ;-))</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4B116C11" w14:textId="5C7CEAD0" w:rsidR="00FA598F" w:rsidRPr="00547227" w:rsidDel="00362F42" w:rsidRDefault="00FA598F" w:rsidP="00F33EB3">
      <w:pPr>
        <w:spacing w:line="480" w:lineRule="auto"/>
        <w:rPr>
          <w:del w:id="20" w:author="uqvweisb_local" w:date="2019-08-29T13:31:00Z"/>
          <w:rFonts w:ascii="Arial" w:hAnsi="Arial" w:cs="Arial"/>
          <w:szCs w:val="24"/>
          <w:lang w:val="en-GB"/>
        </w:rPr>
      </w:pPr>
      <w:del w:id="21" w:author="uqvweisb_local" w:date="2019-08-29T13:31:00Z">
        <w:r w:rsidRPr="00547227" w:rsidDel="00362F42">
          <w:rPr>
            <w:rFonts w:ascii="Arial" w:hAnsi="Arial" w:cs="Arial"/>
            <w:szCs w:val="24"/>
            <w:lang w:val="en-GB"/>
          </w:rPr>
          <w:delText>We use a combination of Bayesian statistical methods in a framework for phylogenetically informed comparative analyses</w:delText>
        </w:r>
        <w:r w:rsidR="005E46A3" w:rsidRPr="00547227" w:rsidDel="00362F42">
          <w:rPr>
            <w:rFonts w:ascii="Arial" w:hAnsi="Arial" w:cs="Arial"/>
            <w:szCs w:val="24"/>
            <w:lang w:val="en-GB"/>
          </w:rPr>
          <w:delText xml:space="preserve"> (see Figure)</w:delText>
        </w:r>
        <w:r w:rsidRPr="00547227" w:rsidDel="00362F42">
          <w:rPr>
            <w:rFonts w:ascii="Arial" w:hAnsi="Arial" w:cs="Arial"/>
            <w:szCs w:val="24"/>
            <w:lang w:val="en-GB"/>
          </w:rPr>
          <w:delText>. We start off with multiple imputations of missing data resulting in a number of biased estimations based on chained equations (check Multiple Imputations section). We run MCMCglmm on all the imputed datasets running on 2 chains. Subsequently, we pool all the solutions from both chains into an ‘average’ mod</w:delText>
        </w:r>
        <w:r w:rsidR="00365BFD" w:rsidRPr="00547227" w:rsidDel="00362F42">
          <w:rPr>
            <w:rFonts w:ascii="Arial" w:hAnsi="Arial" w:cs="Arial"/>
            <w:szCs w:val="24"/>
            <w:lang w:val="en-GB"/>
          </w:rPr>
          <w:delText xml:space="preserve">el, on which we base </w:delText>
        </w:r>
        <w:r w:rsidR="00624706" w:rsidRPr="00547227" w:rsidDel="00362F42">
          <w:rPr>
            <w:rFonts w:ascii="Arial" w:hAnsi="Arial" w:cs="Arial"/>
            <w:szCs w:val="24"/>
            <w:lang w:val="en-GB"/>
          </w:rPr>
          <w:delText>all</w:delText>
        </w:r>
        <w:r w:rsidR="00365BFD" w:rsidRPr="00547227" w:rsidDel="00362F42">
          <w:rPr>
            <w:rFonts w:ascii="Arial" w:hAnsi="Arial" w:cs="Arial"/>
            <w:szCs w:val="24"/>
            <w:lang w:val="en-GB"/>
          </w:rPr>
          <w:delText xml:space="preserve"> analyse</w:delText>
        </w:r>
        <w:r w:rsidRPr="00547227" w:rsidDel="00362F42">
          <w:rPr>
            <w:rFonts w:ascii="Arial" w:hAnsi="Arial" w:cs="Arial"/>
            <w:szCs w:val="24"/>
            <w:lang w:val="en-GB"/>
          </w:rPr>
          <w:delText xml:space="preserve">s and conclusions. </w:delText>
        </w:r>
      </w:del>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phylomice</w:t>
      </w:r>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14:paraId="75892DA3" w14:textId="42CFA9F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del w:id="22" w:author="uqvweisb_local" w:date="2019-08-29T13:32:00Z">
        <w:r w:rsidRPr="00547227" w:rsidDel="007722B8">
          <w:rPr>
            <w:rFonts w:ascii="Arial" w:hAnsi="Arial" w:cs="Arial"/>
            <w:szCs w:val="24"/>
            <w:lang w:val="en-GB"/>
          </w:rPr>
          <w:delText xml:space="preserve">is </w:delText>
        </w:r>
      </w:del>
      <w:ins w:id="23" w:author="uqvweisb_local" w:date="2019-08-29T13:32:00Z">
        <w:r w:rsidR="007722B8">
          <w:rPr>
            <w:rFonts w:ascii="Arial" w:hAnsi="Arial" w:cs="Arial"/>
            <w:szCs w:val="24"/>
            <w:lang w:val="en-GB"/>
          </w:rPr>
          <w:t>are</w:t>
        </w:r>
        <w:r w:rsidR="007722B8" w:rsidRPr="00547227">
          <w:rPr>
            <w:rFonts w:ascii="Arial" w:hAnsi="Arial" w:cs="Arial"/>
            <w:szCs w:val="24"/>
            <w:lang w:val="en-GB"/>
          </w:rPr>
          <w:t xml:space="preserve"> </w:t>
        </w:r>
      </w:ins>
      <w:r w:rsidRPr="00547227">
        <w:rPr>
          <w:rFonts w:ascii="Arial" w:hAnsi="Arial" w:cs="Arial"/>
          <w:szCs w:val="24"/>
          <w:lang w:val="en-GB"/>
        </w:rPr>
        <w:t xml:space="preserve">imputed based on </w:t>
      </w:r>
      <w:ins w:id="24" w:author="uqvweisb_local" w:date="2019-08-29T13:32:00Z">
        <w:r w:rsidR="00417D65">
          <w:rPr>
            <w:rFonts w:ascii="Arial" w:hAnsi="Arial" w:cs="Arial"/>
            <w:szCs w:val="24"/>
            <w:lang w:val="en-GB"/>
          </w:rPr>
          <w:t xml:space="preserve">several </w:t>
        </w:r>
      </w:ins>
      <w:r w:rsidRPr="00547227">
        <w:rPr>
          <w:rFonts w:ascii="Arial" w:hAnsi="Arial" w:cs="Arial"/>
          <w:szCs w:val="24"/>
          <w:lang w:val="en-GB"/>
        </w:rPr>
        <w:t xml:space="preserve">values observed elsewhere in the set, so they are usually realistic. The </w:t>
      </w:r>
      <w:r w:rsidRPr="00547227">
        <w:rPr>
          <w:rFonts w:ascii="Arial" w:hAnsi="Arial" w:cs="Arial"/>
          <w:szCs w:val="24"/>
          <w:lang w:val="en-GB"/>
        </w:rPr>
        <w:lastRenderedPageBreak/>
        <w:t>pattern of missing values in our dataset is reported in the supplementary material. We have variables with 0 missing values - brain size, body size, origin, diurnality</w:t>
      </w:r>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missing,  i.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final results were pooled from all twenty-five imputations. </w:t>
      </w:r>
    </w:p>
    <w:p w14:paraId="2F145FA2" w14:textId="77777777"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t>Ancestral state estimation</w:t>
      </w:r>
    </w:p>
    <w:p w14:paraId="3BA5A8F0" w14:textId="263621C0" w:rsidR="00152BEF" w:rsidRDefault="00152BEF" w:rsidP="00F33EB3">
      <w:pPr>
        <w:spacing w:line="480" w:lineRule="auto"/>
        <w:rPr>
          <w:ins w:id="25" w:author="uqvweisb_local" w:date="2019-08-29T14:44:00Z"/>
          <w:rFonts w:ascii="Arial" w:hAnsi="Arial" w:cs="Arial"/>
          <w:szCs w:val="24"/>
          <w:lang w:val="en-GB"/>
        </w:rPr>
      </w:pPr>
      <w:r w:rsidRPr="00547227">
        <w:rPr>
          <w:rFonts w:ascii="Arial" w:hAnsi="Arial" w:cs="Arial"/>
          <w:szCs w:val="24"/>
          <w:lang w:val="en-GB"/>
        </w:rPr>
        <w:t xml:space="preserve">For </w:t>
      </w:r>
      <w:ins w:id="26" w:author="uqvweisb_local" w:date="2019-08-29T14:42:00Z">
        <w:r w:rsidR="00016AAD">
          <w:rPr>
            <w:rFonts w:ascii="Arial" w:hAnsi="Arial" w:cs="Arial"/>
            <w:szCs w:val="24"/>
            <w:lang w:val="en-GB"/>
          </w:rPr>
          <w:t xml:space="preserve"> </w:t>
        </w:r>
      </w:ins>
      <w:del w:id="27" w:author="uqvweisb_local" w:date="2019-08-29T14:43:00Z">
        <w:r w:rsidRPr="00547227" w:rsidDel="00016AAD">
          <w:rPr>
            <w:rFonts w:ascii="Arial" w:hAnsi="Arial" w:cs="Arial"/>
            <w:szCs w:val="24"/>
            <w:lang w:val="en-GB"/>
          </w:rPr>
          <w:delText xml:space="preserve">estimation of </w:delText>
        </w:r>
      </w:del>
      <w:r w:rsidRPr="00547227">
        <w:rPr>
          <w:rFonts w:ascii="Arial" w:hAnsi="Arial" w:cs="Arial"/>
          <w:szCs w:val="24"/>
          <w:lang w:val="en-GB"/>
        </w:rPr>
        <w:t xml:space="preserve">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phytools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ins w:id="28" w:author="uqvweisb_local" w:date="2019-08-29T14:43:00Z">
        <w:r w:rsidR="00016AAD">
          <w:rPr>
            <w:rFonts w:ascii="Arial" w:hAnsi="Arial" w:cs="Arial"/>
            <w:szCs w:val="24"/>
            <w:lang w:val="en-GB"/>
          </w:rPr>
          <w:t xml:space="preserve"> In the absence of fossils, this method has limited power of inference but p</w:t>
        </w:r>
      </w:ins>
      <w:r w:rsidR="00C51857">
        <w:rPr>
          <w:rFonts w:ascii="Arial" w:hAnsi="Arial" w:cs="Arial"/>
          <w:szCs w:val="24"/>
          <w:lang w:val="en-GB"/>
        </w:rPr>
        <w:t>r</w:t>
      </w:r>
      <w:ins w:id="29" w:author="uqvweisb_local" w:date="2019-08-29T14:43:00Z">
        <w:r w:rsidR="00016AAD">
          <w:rPr>
            <w:rFonts w:ascii="Arial" w:hAnsi="Arial" w:cs="Arial"/>
            <w:szCs w:val="24"/>
            <w:lang w:val="en-GB"/>
          </w:rPr>
          <w:t xml:space="preserve">ovides a good overview </w:t>
        </w:r>
      </w:ins>
      <w:ins w:id="30" w:author="uqvweisb_local" w:date="2019-08-29T14:44:00Z">
        <w:r w:rsidR="00016AAD">
          <w:rPr>
            <w:rFonts w:ascii="Arial" w:hAnsi="Arial" w:cs="Arial"/>
            <w:szCs w:val="24"/>
            <w:lang w:val="en-GB"/>
          </w:rPr>
          <w:t>over where changes in relative brain size are to be expected</w:t>
        </w:r>
      </w:ins>
      <w:r w:rsidR="00C51857">
        <w:rPr>
          <w:rFonts w:ascii="Arial" w:hAnsi="Arial" w:cs="Arial"/>
          <w:szCs w:val="24"/>
          <w:lang w:val="en-GB"/>
        </w:rPr>
        <w:t>.</w:t>
      </w:r>
      <w:ins w:id="31" w:author="uqvweisb_local" w:date="2019-08-29T14:44:00Z">
        <w:r w:rsidR="00016AAD">
          <w:rPr>
            <w:rFonts w:ascii="Arial" w:hAnsi="Arial" w:cs="Arial"/>
            <w:szCs w:val="24"/>
            <w:lang w:val="en-GB"/>
          </w:rPr>
          <w:t xml:space="preserve">  </w:t>
        </w:r>
      </w:ins>
    </w:p>
    <w:p w14:paraId="3B84B57F" w14:textId="77777777" w:rsidR="008A5F77" w:rsidRPr="00547227" w:rsidRDefault="008A5F77" w:rsidP="00F33EB3">
      <w:pPr>
        <w:spacing w:line="480" w:lineRule="auto"/>
        <w:rPr>
          <w:rFonts w:ascii="Arial" w:hAnsi="Arial" w:cs="Arial"/>
          <w:szCs w:val="24"/>
          <w:lang w:val="en-GB"/>
        </w:rPr>
      </w:pPr>
    </w:p>
    <w:p w14:paraId="5D4EC5EB" w14:textId="77777777"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lastRenderedPageBreak/>
        <w:t>Evolutionary mode variation and regime changes</w:t>
      </w:r>
    </w:p>
    <w:p w14:paraId="509FAC92" w14:textId="076B71A2" w:rsidR="0003531E" w:rsidRDefault="002629AF" w:rsidP="00F33EB3">
      <w:pPr>
        <w:spacing w:line="480" w:lineRule="auto"/>
        <w:rPr>
          <w:ins w:id="32" w:author="uqvweisb_local" w:date="2019-08-29T14:48:00Z"/>
          <w:rFonts w:ascii="Arial" w:hAnsi="Arial" w:cs="Arial"/>
          <w:szCs w:val="24"/>
          <w:lang w:val="en-GB"/>
        </w:rPr>
      </w:pPr>
      <w:ins w:id="33" w:author="uqvweisb_local" w:date="2019-08-29T14:46:00Z">
        <w:r>
          <w:rPr>
            <w:rFonts w:ascii="Arial" w:hAnsi="Arial" w:cs="Arial"/>
            <w:szCs w:val="24"/>
            <w:lang w:val="en-GB"/>
          </w:rPr>
          <w:t xml:space="preserve">To assess the suggestion of </w:t>
        </w:r>
      </w:ins>
      <w:r w:rsidR="00C51857">
        <w:rPr>
          <w:rFonts w:ascii="Arial" w:hAnsi="Arial" w:cs="Arial"/>
          <w:szCs w:val="24"/>
          <w:lang w:val="en-GB"/>
        </w:rPr>
        <w:t xml:space="preserve">Weisbecker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ins w:id="34" w:author="uqvweisb_local" w:date="2019-08-29T14:46:00Z">
        <w:r>
          <w:rPr>
            <w:rFonts w:ascii="Arial" w:hAnsi="Arial" w:cs="Arial"/>
            <w:szCs w:val="24"/>
            <w:lang w:val="en-GB"/>
          </w:rPr>
          <w:t>that switches to different land masses may change patterns of marsupial brain evolution, we assessed if differences in evo</w:t>
        </w:r>
      </w:ins>
      <w:r w:rsidR="0064194E">
        <w:rPr>
          <w:rFonts w:ascii="Arial" w:hAnsi="Arial" w:cs="Arial"/>
          <w:szCs w:val="24"/>
          <w:lang w:val="en-GB"/>
        </w:rPr>
        <w:t>lutionary</w:t>
      </w:r>
      <w:ins w:id="35" w:author="uqvweisb_local" w:date="2019-08-29T14:46:00Z">
        <w:r>
          <w:rPr>
            <w:rFonts w:ascii="Arial" w:hAnsi="Arial" w:cs="Arial"/>
            <w:szCs w:val="24"/>
            <w:lang w:val="en-GB"/>
          </w:rPr>
          <w:t xml:space="preserve"> mode o</w:t>
        </w:r>
      </w:ins>
      <w:r w:rsidR="0064194E">
        <w:rPr>
          <w:rFonts w:ascii="Arial" w:hAnsi="Arial" w:cs="Arial"/>
          <w:szCs w:val="24"/>
          <w:lang w:val="en-GB"/>
        </w:rPr>
        <w:t>n</w:t>
      </w:r>
      <w:ins w:id="36" w:author="uqvweisb_local" w:date="2019-08-29T14:46:00Z">
        <w:r>
          <w:rPr>
            <w:rFonts w:ascii="Arial" w:hAnsi="Arial" w:cs="Arial"/>
            <w:szCs w:val="24"/>
            <w:lang w:val="en-GB"/>
          </w:rPr>
          <w:t xml:space="preserve"> brain/body mass evolution regimes occurred in Australian, New</w:t>
        </w:r>
      </w:ins>
      <w:r w:rsidR="0064194E">
        <w:rPr>
          <w:rFonts w:ascii="Arial" w:hAnsi="Arial" w:cs="Arial"/>
          <w:szCs w:val="24"/>
          <w:lang w:val="en-GB"/>
        </w:rPr>
        <w:t xml:space="preserve"> </w:t>
      </w:r>
      <w:ins w:id="37" w:author="uqvweisb_local" w:date="2019-08-29T14:46:00Z">
        <w:r>
          <w:rPr>
            <w:rFonts w:ascii="Arial" w:hAnsi="Arial" w:cs="Arial"/>
            <w:szCs w:val="24"/>
            <w:lang w:val="en-GB"/>
          </w:rPr>
          <w:t xml:space="preserve">Guinean, and American marsupials. </w:t>
        </w:r>
      </w:ins>
      <w:r w:rsidR="00F33EB3" w:rsidRPr="00547227">
        <w:rPr>
          <w:rFonts w:ascii="Arial" w:hAnsi="Arial" w:cs="Arial"/>
          <w:szCs w:val="24"/>
          <w:lang w:val="en-GB"/>
        </w:rPr>
        <w:t>To investigate if changes in evolutionary mode</w:t>
      </w:r>
      <w:ins w:id="38" w:author="uqvweisb_local" w:date="2019-08-29T14:44:00Z">
        <w:r w:rsidR="008A5F77">
          <w:rPr>
            <w:rFonts w:ascii="Arial" w:hAnsi="Arial" w:cs="Arial"/>
            <w:szCs w:val="24"/>
            <w:lang w:val="en-GB"/>
          </w:rPr>
          <w:t xml:space="preserve"> (i.e. whether Brownian motion or a specific optima-driven mode of evolution occurs)</w:t>
        </w:r>
      </w:ins>
      <w:r w:rsidR="00F33EB3" w:rsidRPr="00547227">
        <w:rPr>
          <w:rFonts w:ascii="Arial" w:hAnsi="Arial" w:cs="Arial"/>
          <w:szCs w:val="24"/>
          <w:lang w:val="en-GB"/>
        </w:rPr>
        <w:t xml:space="preserve"> or regime changes are related to any of our models, we looked at where differences in evolutionary rate change occur within our phylogenetic tree and whether there was a coincidence of a model parameter (e.g. origin) and changes in mode</w:t>
      </w:r>
      <w:r w:rsidR="0064194E">
        <w:rPr>
          <w:rFonts w:ascii="Arial" w:hAnsi="Arial" w:cs="Arial"/>
          <w:szCs w:val="24"/>
          <w:lang w:val="en-GB"/>
        </w:rPr>
        <w:t xml:space="preserve"> of evolution</w:t>
      </w:r>
      <w:r w:rsidR="00F33EB3" w:rsidRPr="00547227">
        <w:rPr>
          <w:rFonts w:ascii="Arial" w:hAnsi="Arial" w:cs="Arial"/>
          <w:szCs w:val="24"/>
          <w:lang w:val="en-GB"/>
        </w:rPr>
        <w:t>. Similarly, to particularly investigate if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vs. Australidelphia)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fas</w:t>
      </w:r>
      <w:r w:rsidR="00547227">
        <w:rPr>
          <w:rFonts w:ascii="Arial" w:hAnsi="Arial" w:cs="Arial"/>
          <w:szCs w:val="24"/>
          <w:lang w:val="en-GB"/>
        </w:rPr>
        <w:t>t</w:t>
      </w:r>
      <w:r w:rsidR="00F32C9E" w:rsidRPr="00547227">
        <w:rPr>
          <w:rFonts w:ascii="Arial" w:hAnsi="Arial" w:cs="Arial"/>
          <w:szCs w:val="24"/>
          <w:lang w:val="en-GB"/>
        </w:rPr>
        <w:t xml:space="preserve">BM from the geiger package, </w:t>
      </w:r>
    </w:p>
    <w:p w14:paraId="06E27011" w14:textId="77777777" w:rsidR="0003531E" w:rsidRDefault="0003531E" w:rsidP="00F33EB3">
      <w:pPr>
        <w:spacing w:line="480" w:lineRule="auto"/>
        <w:rPr>
          <w:ins w:id="39" w:author="uqvweisb_local" w:date="2019-08-29T14:48:00Z"/>
          <w:rFonts w:ascii="Arial" w:hAnsi="Arial" w:cs="Arial"/>
          <w:szCs w:val="24"/>
          <w:lang w:val="en-GB"/>
        </w:rPr>
      </w:pPr>
      <w:ins w:id="40" w:author="uqvweisb_local" w:date="2019-08-29T14:48:00Z">
        <w:r>
          <w:rPr>
            <w:rFonts w:ascii="Arial" w:hAnsi="Arial" w:cs="Arial"/>
            <w:szCs w:val="24"/>
            <w:lang w:val="en-GB"/>
          </w:rPr>
          <w:t>Rate shifts</w:t>
        </w:r>
      </w:ins>
    </w:p>
    <w:p w14:paraId="320BB432" w14:textId="68BABB34" w:rsidR="00F33EB3" w:rsidRDefault="0003531E" w:rsidP="00F33EB3">
      <w:pPr>
        <w:spacing w:line="480" w:lineRule="auto"/>
        <w:rPr>
          <w:ins w:id="41" w:author="uqvweisb_local" w:date="2019-08-29T13:40:00Z"/>
          <w:rFonts w:ascii="Arial" w:hAnsi="Arial" w:cs="Arial"/>
          <w:szCs w:val="24"/>
          <w:lang w:val="en-GB"/>
        </w:rPr>
      </w:pPr>
      <w:ins w:id="42" w:author="uqvweisb_local" w:date="2019-08-29T14:49:00Z">
        <w:r>
          <w:rPr>
            <w:rFonts w:ascii="Arial" w:hAnsi="Arial" w:cs="Arial"/>
            <w:szCs w:val="24"/>
            <w:lang w:val="en-GB"/>
          </w:rPr>
          <w:t>We evaluated the appearance o</w:t>
        </w:r>
      </w:ins>
      <w:r w:rsidR="0064194E">
        <w:rPr>
          <w:rFonts w:ascii="Arial" w:hAnsi="Arial" w:cs="Arial"/>
          <w:szCs w:val="24"/>
          <w:lang w:val="en-GB"/>
        </w:rPr>
        <w:t xml:space="preserve">f </w:t>
      </w:r>
      <w:del w:id="43" w:author="uqvweisb_local" w:date="2019-08-29T14:48:00Z">
        <w:r w:rsidR="00F32C9E" w:rsidRPr="00547227" w:rsidDel="0003531E">
          <w:rPr>
            <w:rFonts w:ascii="Arial" w:hAnsi="Arial" w:cs="Arial"/>
            <w:szCs w:val="24"/>
            <w:lang w:val="en-GB"/>
          </w:rPr>
          <w:delText xml:space="preserve">while </w:delText>
        </w:r>
      </w:del>
      <w:r w:rsidR="00F32C9E" w:rsidRPr="00547227">
        <w:rPr>
          <w:rFonts w:ascii="Arial" w:hAnsi="Arial" w:cs="Arial"/>
          <w:szCs w:val="24"/>
          <w:lang w:val="en-GB"/>
        </w:rPr>
        <w:t xml:space="preserve">rate shifts </w:t>
      </w:r>
      <w:del w:id="44" w:author="uqvweisb_local" w:date="2019-08-29T14:49:00Z">
        <w:r w:rsidR="00F32C9E" w:rsidRPr="00547227" w:rsidDel="0003531E">
          <w:rPr>
            <w:rFonts w:ascii="Arial" w:hAnsi="Arial" w:cs="Arial"/>
            <w:szCs w:val="24"/>
            <w:lang w:val="en-GB"/>
          </w:rPr>
          <w:delText>were evaluated using the package RRphylo.</w:delText>
        </w:r>
      </w:del>
      <w:ins w:id="45" w:author="uqvweisb_local" w:date="2019-08-29T14:49:00Z">
        <w:r>
          <w:rPr>
            <w:rFonts w:ascii="Arial" w:hAnsi="Arial" w:cs="Arial"/>
            <w:szCs w:val="24"/>
            <w:lang w:val="en-GB"/>
          </w:rPr>
          <w:t>within the three different land masses DESCRIBE IN DETAIL</w:t>
        </w:r>
      </w:ins>
    </w:p>
    <w:p w14:paraId="2F36F6FD" w14:textId="77777777" w:rsidR="00C029CA" w:rsidRPr="00547227" w:rsidRDefault="00C029CA" w:rsidP="00F33EB3">
      <w:pPr>
        <w:spacing w:line="480" w:lineRule="auto"/>
        <w:rPr>
          <w:rFonts w:ascii="Arial" w:hAnsi="Arial" w:cs="Arial"/>
          <w:szCs w:val="24"/>
          <w:lang w:val="en-GB"/>
        </w:rPr>
      </w:pPr>
    </w:p>
    <w:p w14:paraId="060CA441" w14:textId="1E2D1F5F" w:rsidR="00152BEF" w:rsidRPr="00547227" w:rsidRDefault="00C029CA" w:rsidP="00F33EB3">
      <w:pPr>
        <w:pStyle w:val="Heading3"/>
        <w:spacing w:line="480" w:lineRule="auto"/>
        <w:rPr>
          <w:rFonts w:ascii="Arial" w:hAnsi="Arial" w:cs="Arial"/>
          <w:lang w:val="en-GB"/>
        </w:rPr>
      </w:pPr>
      <w:ins w:id="46" w:author="uqvweisb_local" w:date="2019-08-29T13:40:00Z">
        <w:r>
          <w:rPr>
            <w:rFonts w:ascii="Arial" w:hAnsi="Arial" w:cs="Arial"/>
            <w:lang w:val="en-GB"/>
          </w:rPr>
          <w:t xml:space="preserve">Model assessment </w:t>
        </w:r>
      </w:ins>
      <w:del w:id="47" w:author="uqvweisb_local" w:date="2019-08-29T13:40:00Z">
        <w:r w:rsidR="00152BEF" w:rsidRPr="00547227" w:rsidDel="00C029CA">
          <w:rPr>
            <w:rFonts w:ascii="Arial" w:hAnsi="Arial" w:cs="Arial"/>
            <w:lang w:val="en-GB"/>
          </w:rPr>
          <w:delText>MCMCglmm</w:delText>
        </w:r>
      </w:del>
    </w:p>
    <w:p w14:paraId="5C79CEE0" w14:textId="11D1CF35" w:rsidR="00AD2DF6" w:rsidRDefault="00152BEF" w:rsidP="00F33EB3">
      <w:pPr>
        <w:spacing w:line="480" w:lineRule="auto"/>
        <w:rPr>
          <w:ins w:id="48" w:author="uqvweisb_local" w:date="2019-08-29T13:41:00Z"/>
          <w:rFonts w:ascii="Arial" w:hAnsi="Arial" w:cs="Arial"/>
          <w:szCs w:val="24"/>
          <w:lang w:val="en-GB"/>
        </w:rPr>
      </w:pPr>
      <w:r w:rsidRPr="00547227">
        <w:rPr>
          <w:rFonts w:ascii="Arial" w:hAnsi="Arial" w:cs="Arial"/>
          <w:szCs w:val="24"/>
          <w:lang w:val="en-GB"/>
        </w:rPr>
        <w:t xml:space="preserve">Due to its convenient wrapper functions we used the package mulTre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MCMCglmm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datasets.</w:t>
      </w:r>
      <w:ins w:id="49" w:author="uqvweisb_local" w:date="2019-08-29T14:49:00Z">
        <w:r w:rsidR="007F4CAD">
          <w:rPr>
            <w:rFonts w:ascii="Arial" w:hAnsi="Arial" w:cs="Arial"/>
            <w:szCs w:val="24"/>
            <w:lang w:val="en-GB"/>
          </w:rPr>
          <w:t xml:space="preserve">Ppooling </w:t>
        </w:r>
        <w:r w:rsidR="0048128A">
          <w:rPr>
            <w:rFonts w:ascii="Arial" w:hAnsi="Arial" w:cs="Arial"/>
            <w:szCs w:val="24"/>
            <w:lang w:val="en-GB"/>
          </w:rPr>
          <w:t>function</w:t>
        </w:r>
      </w:ins>
      <w:r w:rsidRPr="00547227">
        <w:rPr>
          <w:rFonts w:ascii="Arial" w:hAnsi="Arial" w:cs="Arial"/>
          <w:szCs w:val="24"/>
          <w:lang w:val="en-GB"/>
        </w:rPr>
        <w:t xml:space="preserve"> 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w:t>
      </w:r>
      <w:del w:id="50" w:author="uqvweisb_local" w:date="2019-08-29T13:36:00Z">
        <w:r w:rsidR="00365BFD" w:rsidRPr="00547227" w:rsidDel="00417D65">
          <w:rPr>
            <w:rFonts w:ascii="Arial" w:hAnsi="Arial" w:cs="Arial"/>
            <w:szCs w:val="24"/>
            <w:lang w:val="en-GB"/>
          </w:rPr>
          <w:delText xml:space="preserve">supposes </w:delText>
        </w:r>
      </w:del>
      <w:ins w:id="51" w:author="uqvweisb_local" w:date="2019-08-29T13:36:00Z">
        <w:r w:rsidR="00417D65">
          <w:rPr>
            <w:rFonts w:ascii="Arial" w:hAnsi="Arial" w:cs="Arial"/>
            <w:szCs w:val="24"/>
            <w:lang w:val="en-GB"/>
          </w:rPr>
          <w:t>assumes</w:t>
        </w:r>
        <w:r w:rsidR="00417D65" w:rsidRPr="00547227">
          <w:rPr>
            <w:rFonts w:ascii="Arial" w:hAnsi="Arial" w:cs="Arial"/>
            <w:szCs w:val="24"/>
            <w:lang w:val="en-GB"/>
          </w:rPr>
          <w:t xml:space="preserve"> </w:t>
        </w:r>
      </w:ins>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 xml:space="preserve">Each model was run on 2 chains which produced an effective sample </w:t>
      </w:r>
      <w:r w:rsidRPr="00547227">
        <w:rPr>
          <w:rFonts w:ascii="Arial" w:hAnsi="Arial" w:cs="Arial"/>
          <w:szCs w:val="24"/>
          <w:lang w:val="en-GB"/>
        </w:rPr>
        <w:lastRenderedPageBreak/>
        <w:t>size of at least 3000 and all converged successfully (Gelman-Rubin criterion &lt; 1.</w:t>
      </w:r>
      <w:commentRangeStart w:id="52"/>
      <w:r w:rsidRPr="00547227">
        <w:rPr>
          <w:rFonts w:ascii="Arial" w:hAnsi="Arial" w:cs="Arial"/>
          <w:szCs w:val="24"/>
          <w:lang w:val="en-GB"/>
        </w:rPr>
        <w:t>1</w:t>
      </w:r>
      <w:commentRangeEnd w:id="52"/>
      <w:r w:rsidR="00C13722">
        <w:rPr>
          <w:rStyle w:val="CommentReference"/>
        </w:rPr>
        <w:commentReference w:id="52"/>
      </w:r>
      <w:r w:rsidRPr="00547227">
        <w:rPr>
          <w:rFonts w:ascii="Arial" w:hAnsi="Arial" w:cs="Arial"/>
          <w:szCs w:val="24"/>
          <w:lang w:val="en-GB"/>
        </w:rPr>
        <w:t>).</w:t>
      </w:r>
      <w:ins w:id="53" w:author="uqvweisb_local" w:date="2019-08-29T13:40:00Z">
        <w:r w:rsidR="00C029CA">
          <w:rPr>
            <w:rFonts w:ascii="Arial" w:hAnsi="Arial" w:cs="Arial"/>
            <w:szCs w:val="24"/>
            <w:lang w:val="en-GB"/>
          </w:rPr>
          <w:t xml:space="preserve"> </w:t>
        </w:r>
      </w:ins>
      <w:ins w:id="54" w:author="uqvweisb_local" w:date="2019-08-29T14:51:00Z">
        <w:r w:rsidR="00AD2DF6">
          <w:rPr>
            <w:rFonts w:ascii="Arial" w:hAnsi="Arial" w:cs="Arial"/>
            <w:szCs w:val="24"/>
            <w:lang w:val="en-GB"/>
          </w:rPr>
          <w:t xml:space="preserve"> For variables X, Y, Z,</w:t>
        </w:r>
        <w:r w:rsidR="003B7C96">
          <w:rPr>
            <w:rFonts w:ascii="Arial" w:hAnsi="Arial" w:cs="Arial"/>
            <w:szCs w:val="24"/>
            <w:lang w:val="en-GB"/>
          </w:rPr>
          <w:t xml:space="preserve"> it is </w:t>
        </w:r>
        <w:r w:rsidR="00AD2DF6">
          <w:rPr>
            <w:rFonts w:ascii="Arial" w:hAnsi="Arial" w:cs="Arial"/>
            <w:szCs w:val="24"/>
            <w:lang w:val="en-GB"/>
          </w:rPr>
          <w:t>possible that the relati</w:t>
        </w:r>
      </w:ins>
      <w:ins w:id="55" w:author="uqvweisb_local" w:date="2019-08-29T14:52:00Z">
        <w:r w:rsidR="00AD2DF6">
          <w:rPr>
            <w:rFonts w:ascii="Arial" w:hAnsi="Arial" w:cs="Arial"/>
            <w:szCs w:val="24"/>
            <w:lang w:val="en-GB"/>
          </w:rPr>
          <w:t>onship between body mass and brain volume change with changes in the explanatory variable in question</w:t>
        </w:r>
      </w:ins>
      <w:ins w:id="56" w:author="uqvweisb_local" w:date="2019-08-29T14:53:00Z">
        <w:r w:rsidR="00AD2DF6">
          <w:rPr>
            <w:rFonts w:ascii="Arial" w:hAnsi="Arial" w:cs="Arial"/>
            <w:szCs w:val="24"/>
            <w:lang w:val="en-GB"/>
          </w:rPr>
          <w:t xml:space="preserve"> (i.e. an interaction exists with body mass).</w:t>
        </w:r>
      </w:ins>
      <w:ins w:id="57" w:author="uqvweisb_local" w:date="2019-08-29T14:54:00Z">
        <w:r w:rsidR="003B7C96">
          <w:rPr>
            <w:rFonts w:ascii="Arial" w:hAnsi="Arial" w:cs="Arial"/>
            <w:szCs w:val="24"/>
            <w:lang w:val="en-GB"/>
          </w:rPr>
          <w:t xml:space="preserve"> We therefore initially computed the model with an interaction term; when this was not significant</w:t>
        </w:r>
      </w:ins>
      <w:r w:rsidR="0064194E">
        <w:rPr>
          <w:rFonts w:ascii="Arial" w:hAnsi="Arial" w:cs="Arial"/>
          <w:szCs w:val="24"/>
          <w:lang w:val="en-GB"/>
        </w:rPr>
        <w:t xml:space="preserve"> the model was ran without an </w:t>
      </w:r>
      <w:ins w:id="58" w:author="uqvweisb_local" w:date="2019-08-29T14:54:00Z">
        <w:r w:rsidR="003B7C96">
          <w:rPr>
            <w:rFonts w:ascii="Arial" w:hAnsi="Arial" w:cs="Arial"/>
            <w:szCs w:val="24"/>
            <w:lang w:val="en-GB"/>
          </w:rPr>
          <w:t>interaction term.</w:t>
        </w:r>
        <w:r w:rsidR="004F3AC6">
          <w:rPr>
            <w:rFonts w:ascii="Arial" w:hAnsi="Arial" w:cs="Arial"/>
            <w:szCs w:val="24"/>
            <w:lang w:val="en-GB"/>
          </w:rPr>
          <w:t xml:space="preserve"> Finally, the fit of all models to explain brain size was compared using </w:t>
        </w:r>
      </w:ins>
      <w:r w:rsidR="0064194E">
        <w:rPr>
          <w:rFonts w:ascii="Arial" w:hAnsi="Arial" w:cs="Arial"/>
          <w:szCs w:val="24"/>
          <w:lang w:val="en-GB"/>
        </w:rPr>
        <w:t>heritability and BIC</w:t>
      </w:r>
      <w:ins w:id="59" w:author="uqvweisb_local" w:date="2019-08-29T14:55:00Z">
        <w:r w:rsidR="00A929E1">
          <w:rPr>
            <w:rFonts w:ascii="Arial" w:hAnsi="Arial" w:cs="Arial"/>
            <w:szCs w:val="24"/>
            <w:lang w:val="en-GB"/>
          </w:rPr>
          <w:t>.</w:t>
        </w:r>
      </w:ins>
    </w:p>
    <w:p w14:paraId="04C779B4" w14:textId="36033900" w:rsidR="002F3CCA" w:rsidRPr="00547227" w:rsidDel="00C13722" w:rsidRDefault="002F3CCA" w:rsidP="00F33EB3">
      <w:pPr>
        <w:spacing w:line="480" w:lineRule="auto"/>
        <w:rPr>
          <w:del w:id="60" w:author="uqvweisb_local" w:date="2019-08-29T13:41:00Z"/>
          <w:rFonts w:ascii="Arial" w:hAnsi="Arial" w:cs="Arial"/>
          <w:szCs w:val="24"/>
          <w:lang w:val="en-GB"/>
        </w:rPr>
      </w:pPr>
    </w:p>
    <w:p w14:paraId="392EC752" w14:textId="77777777" w:rsidR="00365BFD" w:rsidRPr="00547227" w:rsidDel="00C029CA" w:rsidRDefault="00365BFD" w:rsidP="00F33EB3">
      <w:pPr>
        <w:pStyle w:val="Heading1"/>
        <w:spacing w:line="480" w:lineRule="auto"/>
        <w:rPr>
          <w:del w:id="61" w:author="uqvweisb_local" w:date="2019-08-29T13:40:00Z"/>
          <w:rFonts w:ascii="Arial" w:hAnsi="Arial" w:cs="Arial"/>
          <w:sz w:val="24"/>
          <w:szCs w:val="24"/>
          <w:lang w:val="en-GB"/>
        </w:rPr>
      </w:pPr>
    </w:p>
    <w:p w14:paraId="19239C22" w14:textId="3F01CFA0" w:rsidR="00C029CA" w:rsidRPr="00547227" w:rsidRDefault="00C029CA" w:rsidP="00F32C9E">
      <w:pPr>
        <w:rPr>
          <w:rFonts w:ascii="Arial" w:hAnsi="Arial" w:cs="Arial"/>
          <w:lang w:val="en-GB"/>
        </w:rPr>
      </w:pPr>
    </w:p>
    <w:p w14:paraId="13D3828C" w14:textId="77777777" w:rsidR="00F32C9E" w:rsidRPr="00547227" w:rsidRDefault="00F32C9E" w:rsidP="00F32C9E">
      <w:pPr>
        <w:rPr>
          <w:rFonts w:ascii="Arial" w:hAnsi="Arial" w:cs="Arial"/>
          <w:lang w:val="en-GB"/>
        </w:rPr>
      </w:pPr>
    </w:p>
    <w:p w14:paraId="3443E497" w14:textId="77777777" w:rsidR="00F32C9E" w:rsidRPr="00547227" w:rsidRDefault="00F32C9E" w:rsidP="00F32C9E">
      <w:pPr>
        <w:rPr>
          <w:rFonts w:ascii="Arial" w:hAnsi="Arial" w:cs="Arial"/>
          <w:lang w:val="en-GB"/>
        </w:rPr>
      </w:pPr>
    </w:p>
    <w:p w14:paraId="2BA54362" w14:textId="77777777" w:rsidR="00F32C9E" w:rsidRDefault="00F32C9E" w:rsidP="00F32C9E">
      <w:pPr>
        <w:rPr>
          <w:rFonts w:ascii="Arial" w:hAnsi="Arial" w:cs="Arial"/>
          <w:lang w:val="en-GB"/>
        </w:rPr>
      </w:pPr>
    </w:p>
    <w:p w14:paraId="7E16C7DC" w14:textId="77777777" w:rsidR="00547227" w:rsidRDefault="00547227" w:rsidP="00F32C9E">
      <w:pPr>
        <w:rPr>
          <w:rFonts w:ascii="Arial" w:hAnsi="Arial" w:cs="Arial"/>
          <w:lang w:val="en-GB"/>
        </w:rPr>
      </w:pPr>
    </w:p>
    <w:p w14:paraId="4AFE4B24" w14:textId="77777777" w:rsidR="00547227" w:rsidRDefault="00547227" w:rsidP="00F32C9E">
      <w:pPr>
        <w:rPr>
          <w:rFonts w:ascii="Arial" w:hAnsi="Arial" w:cs="Arial"/>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Birdlife International, 2016; </w:t>
            </w:r>
            <w:r w:rsidR="003A5B27" w:rsidRPr="00547227">
              <w:rPr>
                <w:rFonts w:ascii="Arial" w:hAnsi="Arial" w:cs="Arial"/>
                <w:noProof/>
                <w:szCs w:val="24"/>
                <w:lang w:val="en-GB"/>
              </w:rPr>
              <w:lastRenderedPageBreak/>
              <w:t>Flannery, 2013; Myers et al., 2006; van Dyck, Gynther, &amp; Baker, 2013; Weisbecker, 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urnality</w:t>
            </w:r>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Nocturnal animals are considered larger brained, but daily activity is </w:t>
            </w:r>
            <w:r w:rsidRPr="00547227">
              <w:rPr>
                <w:rFonts w:ascii="Arial" w:hAnsi="Arial" w:cs="Arial"/>
                <w:szCs w:val="24"/>
                <w:lang w:val="en-GB"/>
              </w:rPr>
              <w:lastRenderedPageBreak/>
              <w:t>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mplex mating systems require more cognitive complexity and 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Torporing has been shown to be costly to the maintenance </w:t>
            </w:r>
            <w:r w:rsidRPr="00547227">
              <w:rPr>
                <w:rFonts w:ascii="Arial" w:hAnsi="Arial" w:cs="Arial"/>
                <w:szCs w:val="24"/>
                <w:lang w:val="en-GB"/>
              </w:rPr>
              <w:lastRenderedPageBreak/>
              <w:t xml:space="preserve">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Geiser &amp; Körtner, 2010; </w:t>
            </w:r>
            <w:r w:rsidR="003A5B27" w:rsidRPr="00547227">
              <w:rPr>
                <w:rFonts w:ascii="Arial" w:hAnsi="Arial" w:cs="Arial"/>
                <w:noProof/>
                <w:szCs w:val="24"/>
                <w:lang w:val="en-GB"/>
              </w:rPr>
              <w:lastRenderedPageBreak/>
              <w:t>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031F82AB"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E050F7">
              <w:rPr>
                <w:rFonts w:ascii="Arial" w:hAnsi="Arial" w:cs="Arial"/>
                <w:szCs w:val="24"/>
                <w:lang w:val="en-GB"/>
              </w:rPr>
              <w:instrText xml:space="preserve"> ADDIN EN.CITE &lt;EndNote&gt;&lt;Cite&gt;&lt;Author&gt;Iwaniuk&lt;/Author&gt;&lt;Year&gt;2001&lt;/Year&gt;&lt;RecNum&gt;212&lt;/RecNum&gt;&lt;DisplayText&gt;(Iwaniuk et al.,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E050F7">
              <w:rPr>
                <w:rFonts w:ascii="Arial" w:hAnsi="Arial" w:cs="Arial"/>
                <w:noProof/>
                <w:szCs w:val="24"/>
                <w:lang w:val="en-GB"/>
              </w:rPr>
              <w:t>(Iwaniuk et al.,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30ED8F5A" w14:textId="77777777" w:rsidR="003D610E" w:rsidRPr="00547227" w:rsidRDefault="003D610E" w:rsidP="00F33EB3">
      <w:pPr>
        <w:spacing w:line="480" w:lineRule="auto"/>
        <w:rPr>
          <w:rFonts w:ascii="Arial" w:hAnsi="Arial" w:cs="Arial"/>
          <w:szCs w:val="24"/>
          <w:lang w:val="en-GB"/>
        </w:rPr>
      </w:pPr>
    </w:p>
    <w:p w14:paraId="59D08D1A" w14:textId="77777777" w:rsidR="0064194E" w:rsidRDefault="0064194E" w:rsidP="00F33EB3">
      <w:pPr>
        <w:spacing w:line="480" w:lineRule="auto"/>
        <w:rPr>
          <w:rFonts w:ascii="Arial" w:hAnsi="Arial" w:cs="Arial"/>
          <w:szCs w:val="24"/>
          <w:lang w:val="en-GB"/>
        </w:rPr>
      </w:pPr>
    </w:p>
    <w:p w14:paraId="1B6D650F" w14:textId="77777777" w:rsidR="0064194E" w:rsidRDefault="0064194E"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57F94532" w14:textId="556489C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Guillerme for </w:t>
      </w:r>
      <w:del w:id="62" w:author="uqvweisb_local" w:date="2019-08-29T13:36:00Z">
        <w:r w:rsidRPr="00547227" w:rsidDel="00417D65">
          <w:rPr>
            <w:rFonts w:ascii="Arial" w:hAnsi="Arial" w:cs="Arial"/>
            <w:szCs w:val="24"/>
            <w:lang w:val="en-GB"/>
          </w:rPr>
          <w:delText xml:space="preserve">tips </w:delText>
        </w:r>
      </w:del>
      <w:ins w:id="63" w:author="uqvweisb_local" w:date="2019-08-29T13:36:00Z">
        <w:r w:rsidR="00417D65">
          <w:rPr>
            <w:rFonts w:ascii="Arial" w:hAnsi="Arial" w:cs="Arial"/>
            <w:szCs w:val="24"/>
            <w:lang w:val="en-GB"/>
          </w:rPr>
          <w:t>help</w:t>
        </w:r>
        <w:r w:rsidR="00417D65" w:rsidRPr="00547227">
          <w:rPr>
            <w:rFonts w:ascii="Arial" w:hAnsi="Arial" w:cs="Arial"/>
            <w:szCs w:val="24"/>
            <w:lang w:val="en-GB"/>
          </w:rPr>
          <w:t xml:space="preserve"> </w:t>
        </w:r>
      </w:ins>
      <w:r w:rsidRPr="00547227">
        <w:rPr>
          <w:rFonts w:ascii="Arial" w:hAnsi="Arial" w:cs="Arial"/>
          <w:szCs w:val="24"/>
          <w:lang w:val="en-GB"/>
        </w:rPr>
        <w:t>with programmin</w:t>
      </w:r>
      <w:ins w:id="64" w:author="uqvweisb_local" w:date="2019-08-29T13:36:00Z">
        <w:r w:rsidR="00417D65">
          <w:rPr>
            <w:rFonts w:ascii="Arial" w:hAnsi="Arial" w:cs="Arial"/>
            <w:szCs w:val="24"/>
            <w:lang w:val="en-GB"/>
          </w:rPr>
          <w:t>g</w:t>
        </w:r>
      </w:ins>
      <w:del w:id="65" w:author="uqvweisb_local" w:date="2019-08-29T13:36:00Z">
        <w:r w:rsidRPr="00547227" w:rsidDel="00417D65">
          <w:rPr>
            <w:rFonts w:ascii="Arial" w:hAnsi="Arial" w:cs="Arial"/>
            <w:szCs w:val="24"/>
            <w:lang w:val="en-GB"/>
          </w:rPr>
          <w:delText>g</w:delText>
        </w:r>
      </w:del>
    </w:p>
    <w:p w14:paraId="734A8396" w14:textId="77777777" w:rsidR="00E050F7" w:rsidRPr="00E050F7" w:rsidRDefault="003D0E61" w:rsidP="00E050F7">
      <w:pPr>
        <w:pStyle w:val="EndNoteBibliography"/>
        <w:spacing w:after="0"/>
        <w:ind w:left="720" w:hanging="720"/>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E050F7" w:rsidRPr="00E050F7">
        <w:t xml:space="preserve">Abelson, E. S. (2016). Brain size is correlated with endangerment status in mammals. </w:t>
      </w:r>
      <w:r w:rsidR="00E050F7" w:rsidRPr="00E050F7">
        <w:rPr>
          <w:i/>
        </w:rPr>
        <w:t>Proc Biol Sci, 283</w:t>
      </w:r>
      <w:r w:rsidR="00E050F7" w:rsidRPr="00E050F7">
        <w:t>(1825), 20152772. doi:10.1098/rspb.2015.2772</w:t>
      </w:r>
    </w:p>
    <w:p w14:paraId="35F6EECD" w14:textId="77777777" w:rsidR="00E050F7" w:rsidRPr="00E050F7" w:rsidRDefault="00E050F7" w:rsidP="00E050F7">
      <w:pPr>
        <w:pStyle w:val="EndNoteBibliography"/>
        <w:spacing w:after="0"/>
        <w:ind w:left="720" w:hanging="720"/>
      </w:pPr>
      <w:r w:rsidRPr="00E050F7">
        <w:t xml:space="preserve">Aiello, L. C., &amp; Wheeler, P. (1995). The Expensive-Tissue Hypothesis: The Brain and the Digestive System in Human and Primate Evolution. </w:t>
      </w:r>
      <w:r w:rsidRPr="00E050F7">
        <w:rPr>
          <w:i/>
        </w:rPr>
        <w:t>Current Anthropology, 36</w:t>
      </w:r>
      <w:r w:rsidRPr="00E050F7">
        <w:t>(2), 199-221. doi:10.1086/204350</w:t>
      </w:r>
    </w:p>
    <w:p w14:paraId="2E9D48D7" w14:textId="77777777" w:rsidR="00E050F7" w:rsidRPr="00E050F7" w:rsidRDefault="00E050F7" w:rsidP="00E050F7">
      <w:pPr>
        <w:pStyle w:val="EndNoteBibliography"/>
        <w:spacing w:after="0"/>
        <w:ind w:left="720" w:hanging="720"/>
      </w:pPr>
      <w:r w:rsidRPr="00E050F7">
        <w:t xml:space="preserve">Ashwell, K. W. (2008). Encephalization of Australian and New Guinean marsupials. </w:t>
      </w:r>
      <w:r w:rsidRPr="00E050F7">
        <w:rPr>
          <w:i/>
        </w:rPr>
        <w:t>Brain Behav Evol, 71</w:t>
      </w:r>
      <w:r w:rsidRPr="00E050F7">
        <w:t>(3), 181-199. doi:10.1159/000114406</w:t>
      </w:r>
    </w:p>
    <w:p w14:paraId="3931805A" w14:textId="77777777" w:rsidR="00E050F7" w:rsidRPr="00E050F7" w:rsidRDefault="00E050F7" w:rsidP="00E050F7">
      <w:pPr>
        <w:pStyle w:val="EndNoteBibliography"/>
        <w:spacing w:after="0"/>
        <w:ind w:left="720" w:hanging="720"/>
      </w:pPr>
      <w:r w:rsidRPr="00E050F7">
        <w:lastRenderedPageBreak/>
        <w:t xml:space="preserve">Buuren, S. v., &amp; Groothuis-Oudshoorn, K. (2011). mice: Multivariate Imputation by Chained Equations inR. </w:t>
      </w:r>
      <w:r w:rsidRPr="00E050F7">
        <w:rPr>
          <w:i/>
        </w:rPr>
        <w:t>Journal of Statistical Software, 45</w:t>
      </w:r>
      <w:r w:rsidRPr="00E050F7">
        <w:t>(3), 1-67. doi:10.18637/jss.v045.i03</w:t>
      </w:r>
    </w:p>
    <w:p w14:paraId="7932FABB" w14:textId="77777777" w:rsidR="00E050F7" w:rsidRPr="00E050F7" w:rsidRDefault="00E050F7" w:rsidP="00E050F7">
      <w:pPr>
        <w:pStyle w:val="EndNoteBibliography"/>
        <w:spacing w:after="0"/>
        <w:ind w:left="720" w:hanging="720"/>
      </w:pPr>
      <w:r w:rsidRPr="00E050F7">
        <w:t xml:space="preserve">Byers, J. A. (1999). The distribution of play behaviour among Australian marsupials. </w:t>
      </w:r>
      <w:r w:rsidRPr="00E050F7">
        <w:rPr>
          <w:i/>
        </w:rPr>
        <w:t>Journal of zoology, 247</w:t>
      </w:r>
      <w:r w:rsidRPr="00E050F7">
        <w:t>(3), 349-356. doi:10.1111/j.1469-7998.1999.tb00997.x</w:t>
      </w:r>
    </w:p>
    <w:p w14:paraId="2A4CD6A9" w14:textId="77777777" w:rsidR="00E050F7" w:rsidRPr="00E050F7" w:rsidRDefault="00E050F7" w:rsidP="00E050F7">
      <w:pPr>
        <w:pStyle w:val="EndNoteBibliography"/>
        <w:spacing w:after="0"/>
        <w:ind w:left="720" w:hanging="720"/>
      </w:pPr>
      <w:r w:rsidRPr="00E050F7">
        <w:t xml:space="preserve">Carlisle, A., Selwood, L., Hinds, L. A., Saunders, N., Habgood, M., Mardon, K., &amp; Weisbecker, V. (2017). Testing hypotheses of developmental constraints on mammalian brain partition evolution, using marsupials. </w:t>
      </w:r>
      <w:r w:rsidRPr="00E050F7">
        <w:rPr>
          <w:i/>
        </w:rPr>
        <w:t>Sci Rep, 7</w:t>
      </w:r>
      <w:r w:rsidRPr="00E050F7">
        <w:t>(1), 4241. doi:10.1038/s41598-017-02726-9</w:t>
      </w:r>
    </w:p>
    <w:p w14:paraId="3C86F362" w14:textId="77777777" w:rsidR="00E050F7" w:rsidRPr="00E050F7" w:rsidRDefault="00E050F7" w:rsidP="00E050F7">
      <w:pPr>
        <w:pStyle w:val="EndNoteBibliography"/>
        <w:spacing w:after="0"/>
        <w:ind w:left="720" w:hanging="720"/>
      </w:pPr>
      <w:r w:rsidRPr="00E050F7">
        <w:t xml:space="preserve">DeCasien, A. R., Williams, S. A., &amp; Higham, J. P. (2017). Primate brain size is predicted by diet but not sociality. </w:t>
      </w:r>
      <w:r w:rsidRPr="00E050F7">
        <w:rPr>
          <w:i/>
        </w:rPr>
        <w:t>Nat Ecol Evol, 1</w:t>
      </w:r>
      <w:r w:rsidRPr="00E050F7">
        <w:t>(5), 112. doi:10.1038/s41559-017-0112</w:t>
      </w:r>
    </w:p>
    <w:p w14:paraId="1A9C86AA" w14:textId="77777777" w:rsidR="00E050F7" w:rsidRPr="00E050F7" w:rsidRDefault="00E050F7" w:rsidP="00E050F7">
      <w:pPr>
        <w:pStyle w:val="EndNoteBibliography"/>
        <w:spacing w:after="0"/>
        <w:ind w:left="720" w:hanging="720"/>
      </w:pPr>
      <w:r w:rsidRPr="00E050F7">
        <w:t xml:space="preserve">Demirtas, H. (2018). </w:t>
      </w:r>
      <w:r w:rsidRPr="00E050F7">
        <w:rPr>
          <w:i/>
        </w:rPr>
        <w:t>Flexible Imputation of Missing Data</w:t>
      </w:r>
      <w:r w:rsidRPr="00E050F7">
        <w:t xml:space="preserve"> (Vol. 85): CRC Press.</w:t>
      </w:r>
    </w:p>
    <w:p w14:paraId="10C01B1C" w14:textId="77777777" w:rsidR="00E050F7" w:rsidRPr="00E050F7" w:rsidRDefault="00E050F7" w:rsidP="00E050F7">
      <w:pPr>
        <w:pStyle w:val="EndNoteBibliography"/>
        <w:spacing w:after="0"/>
        <w:ind w:left="720" w:hanging="720"/>
      </w:pPr>
      <w:r w:rsidRPr="00E050F7">
        <w:t xml:space="preserve">Dunbar, R. I. M. (1998). The social brain hypothesis. </w:t>
      </w:r>
      <w:r w:rsidRPr="00E050F7">
        <w:rPr>
          <w:i/>
        </w:rPr>
        <w:t>Evolutionary Anthropology: Issues, News, and Reviews, 6</w:t>
      </w:r>
      <w:r w:rsidRPr="00E050F7">
        <w:t>(5), 178-190. doi:10.1002/(sici)1520-6505(1998)6:5&lt;178::Aid-evan5&gt;3.0.Co;2-8</w:t>
      </w:r>
    </w:p>
    <w:p w14:paraId="654AC692" w14:textId="77777777" w:rsidR="00E050F7" w:rsidRPr="00E050F7" w:rsidRDefault="00E050F7" w:rsidP="00E050F7">
      <w:pPr>
        <w:pStyle w:val="EndNoteBibliography"/>
        <w:spacing w:after="0"/>
        <w:ind w:left="720" w:hanging="720"/>
      </w:pPr>
      <w:r w:rsidRPr="00E050F7">
        <w:t xml:space="preserve">Fisher, D. O., Blomberg, S. P., &amp; Owens, I. P. (2003). Extrinsic versus intrinsic factors in the decline and extinction of Australian marsupials. </w:t>
      </w:r>
      <w:r w:rsidRPr="00E050F7">
        <w:rPr>
          <w:i/>
        </w:rPr>
        <w:t>Proc Biol Sci, 270</w:t>
      </w:r>
      <w:r w:rsidRPr="00E050F7">
        <w:t>(1526), 1801-1808. doi:10.1098/rspb.2003.2447</w:t>
      </w:r>
    </w:p>
    <w:p w14:paraId="0C01839D" w14:textId="77777777" w:rsidR="00E050F7" w:rsidRPr="00E050F7" w:rsidRDefault="00E050F7" w:rsidP="00E050F7">
      <w:pPr>
        <w:pStyle w:val="EndNoteBibliography"/>
        <w:spacing w:after="0"/>
        <w:ind w:left="720" w:hanging="720"/>
      </w:pPr>
      <w:r w:rsidRPr="00E050F7">
        <w:t xml:space="preserve">Gonzalez-Voyer, A., Gonzalez-Suarez, M., Vila, C., &amp; Revilla, E. (2016). Larger brain size indirectly increases vulnerability to extinction in mammals. </w:t>
      </w:r>
      <w:r w:rsidRPr="00E050F7">
        <w:rPr>
          <w:i/>
        </w:rPr>
        <w:t>Evolution, 70</w:t>
      </w:r>
      <w:r w:rsidRPr="00E050F7">
        <w:t>(6), 1364-1375. doi:10.1111/evo.12943</w:t>
      </w:r>
    </w:p>
    <w:p w14:paraId="74491236" w14:textId="77777777" w:rsidR="00E050F7" w:rsidRPr="00E050F7" w:rsidRDefault="00E050F7" w:rsidP="00E050F7">
      <w:pPr>
        <w:pStyle w:val="EndNoteBibliography"/>
        <w:spacing w:after="0"/>
        <w:ind w:left="720" w:hanging="720"/>
      </w:pPr>
      <w:r w:rsidRPr="00E050F7">
        <w:t xml:space="preserve">Guillerme, T., &amp; Healy, K. (2014). mulTree: a package for running MCMCglmm analysis on multiple trees. </w:t>
      </w:r>
      <w:r w:rsidRPr="00E050F7">
        <w:rPr>
          <w:i/>
        </w:rPr>
        <w:t>Zonodo</w:t>
      </w:r>
      <w:r w:rsidRPr="00E050F7">
        <w:t>. doi:10.5281/zenodo. 12902</w:t>
      </w:r>
    </w:p>
    <w:p w14:paraId="414912BE" w14:textId="77777777" w:rsidR="00E050F7" w:rsidRPr="00E050F7" w:rsidRDefault="00E050F7" w:rsidP="00E050F7">
      <w:pPr>
        <w:pStyle w:val="EndNoteBibliography"/>
        <w:spacing w:after="0"/>
        <w:ind w:left="720" w:hanging="720"/>
      </w:pPr>
      <w:r w:rsidRPr="00E050F7">
        <w:t xml:space="preserve">Hadfield, J. D. (2010). MCMC Methods for Multi-Response Generalized Linear Mixed Models: TheMCMCglmmRPackage. </w:t>
      </w:r>
      <w:r w:rsidRPr="00E050F7">
        <w:rPr>
          <w:i/>
        </w:rPr>
        <w:t>Journal of Statistical Software, 33</w:t>
      </w:r>
      <w:r w:rsidRPr="00E050F7">
        <w:t>(2), 1-22. doi:10.18637/jss.v033.i02</w:t>
      </w:r>
    </w:p>
    <w:p w14:paraId="37CDB8FF" w14:textId="395EF57F" w:rsidR="00E050F7" w:rsidRPr="00E050F7" w:rsidRDefault="00E050F7" w:rsidP="00E050F7">
      <w:pPr>
        <w:pStyle w:val="EndNoteBibliography"/>
        <w:ind w:left="720" w:hanging="720"/>
      </w:pPr>
      <w:r w:rsidRPr="00E050F7">
        <w:t xml:space="preserve">Harmon, L. J., Weir, J. T., Brock, C. D., Glor, R. E., &amp; Challenger, W. (2007). GEIGER: investigating evolutionary radiations. </w:t>
      </w:r>
      <w:r w:rsidRPr="00E050F7">
        <w:rPr>
          <w:i/>
        </w:rPr>
        <w:t>Bioinformatics, 24</w:t>
      </w:r>
      <w:r w:rsidRPr="00E050F7">
        <w:t xml:space="preserve">(1), 129-131. Retrieved from </w:t>
      </w:r>
      <w:hyperlink r:id="rId9" w:history="1">
        <w:r w:rsidRPr="00E050F7">
          <w:rPr>
            <w:rStyle w:val="Hyperlink"/>
          </w:rPr>
          <w: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w:t>
        </w:r>
      </w:hyperlink>
    </w:p>
    <w:p w14:paraId="16B0A6B3" w14:textId="50850B46" w:rsidR="00E050F7" w:rsidRPr="00E050F7" w:rsidRDefault="00E050F7" w:rsidP="00E050F7">
      <w:pPr>
        <w:pStyle w:val="EndNoteBibliography"/>
        <w:spacing w:after="0"/>
        <w:ind w:left="720" w:hanging="720"/>
      </w:pPr>
      <w:hyperlink r:id="rId10" w:history="1">
        <w:r w:rsidRPr="00E050F7">
          <w:rPr>
            <w:rStyle w:val="Hyperlink"/>
          </w:rPr>
          <w: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w:t>
        </w:r>
        <w:r w:rsidRPr="00E050F7">
          <w:rPr>
            <w:rStyle w:val="Hyperlink"/>
          </w:rPr>
          <w:lastRenderedPageBreak/>
          <w: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w:t>
        </w:r>
      </w:hyperlink>
    </w:p>
    <w:p w14:paraId="6488D07E" w14:textId="77777777" w:rsidR="00E050F7" w:rsidRPr="00E050F7" w:rsidRDefault="00E050F7" w:rsidP="00E050F7">
      <w:pPr>
        <w:pStyle w:val="EndNoteBibliography"/>
        <w:spacing w:after="0"/>
        <w:ind w:left="720" w:hanging="720"/>
      </w:pPr>
      <w:r w:rsidRPr="00E050F7">
        <w:t xml:space="preserve">Healy, S. D., &amp; Rowe, C. (2007). A critique of comparative studies of brain size. </w:t>
      </w:r>
      <w:r w:rsidRPr="00E050F7">
        <w:rPr>
          <w:i/>
        </w:rPr>
        <w:t>Proc Biol Sci, 274</w:t>
      </w:r>
      <w:r w:rsidRPr="00E050F7">
        <w:t>(1609), 453-464. doi:10.1098/rspb.2006.3748</w:t>
      </w:r>
    </w:p>
    <w:p w14:paraId="4F8D737F" w14:textId="77777777" w:rsidR="00E050F7" w:rsidRPr="00E050F7" w:rsidRDefault="00E050F7" w:rsidP="00E050F7">
      <w:pPr>
        <w:pStyle w:val="EndNoteBibliography"/>
        <w:spacing w:after="0"/>
        <w:ind w:left="720" w:hanging="720"/>
      </w:pPr>
      <w:r w:rsidRPr="00E050F7">
        <w:t xml:space="preserve">Heldstab, S. A., Isler, K., &amp; van Schaik, C. P. (2018). Hibernation constrains brain size evolution in mammals. </w:t>
      </w:r>
      <w:r w:rsidRPr="00E050F7">
        <w:rPr>
          <w:i/>
        </w:rPr>
        <w:t>J Evol Biol, 31</w:t>
      </w:r>
      <w:r w:rsidRPr="00E050F7">
        <w:t>(10), 1582-1588. doi:10.1111/jeb.13353</w:t>
      </w:r>
    </w:p>
    <w:p w14:paraId="0BB997FA" w14:textId="77777777" w:rsidR="00E050F7" w:rsidRPr="00E050F7" w:rsidRDefault="00E050F7" w:rsidP="00E050F7">
      <w:pPr>
        <w:pStyle w:val="EndNoteBibliography"/>
        <w:spacing w:after="0"/>
        <w:ind w:left="720" w:hanging="720"/>
      </w:pPr>
      <w:r w:rsidRPr="00E050F7">
        <w:t xml:space="preserve">Hintz, W. D., &amp; Lonzarich, D. G. (2018). Maximizing foraging success: the roles of group size, predation risk, competition, and ontogeny. </w:t>
      </w:r>
      <w:r w:rsidRPr="00E050F7">
        <w:rPr>
          <w:i/>
        </w:rPr>
        <w:t>Ecosphere, 9</w:t>
      </w:r>
      <w:r w:rsidRPr="00E050F7">
        <w:t>(10), e02456. doi:10.1002/ecs2.2456</w:t>
      </w:r>
    </w:p>
    <w:p w14:paraId="5D81C5D6" w14:textId="77777777" w:rsidR="00E050F7" w:rsidRPr="00E050F7" w:rsidRDefault="00E050F7" w:rsidP="00E050F7">
      <w:pPr>
        <w:pStyle w:val="EndNoteBibliography"/>
        <w:spacing w:after="0"/>
        <w:ind w:left="720" w:hanging="720"/>
      </w:pPr>
      <w:r w:rsidRPr="00E050F7">
        <w:t xml:space="preserve">Hyndman, R. J., Einbeck, J., Wand, M., &amp; Hyndman, M. R. (2018). Package ‘hdrcde’. </w:t>
      </w:r>
    </w:p>
    <w:p w14:paraId="5CB62EC1" w14:textId="77777777" w:rsidR="00E050F7" w:rsidRPr="00E050F7" w:rsidRDefault="00E050F7" w:rsidP="00E050F7">
      <w:pPr>
        <w:pStyle w:val="EndNoteBibliography"/>
        <w:spacing w:after="0"/>
        <w:ind w:left="720" w:hanging="720"/>
      </w:pPr>
      <w:r w:rsidRPr="00E050F7">
        <w:t xml:space="preserve">Isler, K., &amp; van Schaik, C. P. (2009). The Expensive Brain: a framework for explaining evolutionary changes in brain size. </w:t>
      </w:r>
      <w:r w:rsidRPr="00E050F7">
        <w:rPr>
          <w:i/>
        </w:rPr>
        <w:t>J Hum Evol, 57</w:t>
      </w:r>
      <w:r w:rsidRPr="00E050F7">
        <w:t>(4), 392-400. doi:10.1016/j.jhevol.2009.04.009</w:t>
      </w:r>
    </w:p>
    <w:p w14:paraId="5FFCF457" w14:textId="77777777" w:rsidR="00E050F7" w:rsidRPr="00E050F7" w:rsidRDefault="00E050F7" w:rsidP="00E050F7">
      <w:pPr>
        <w:pStyle w:val="EndNoteBibliography"/>
        <w:spacing w:after="0"/>
        <w:ind w:left="720" w:hanging="720"/>
      </w:pPr>
      <w:r w:rsidRPr="00E050F7">
        <w:t xml:space="preserve">Iwaniuk, A. N., Nelson, J. E., &amp; Pellis, S. M. (2001). Do big-brained animals play more? Comparative analyses of play and relative brain size in mammals. </w:t>
      </w:r>
      <w:r w:rsidRPr="00E050F7">
        <w:rPr>
          <w:i/>
        </w:rPr>
        <w:t>Journal of Comparative Psychology, 115</w:t>
      </w:r>
      <w:r w:rsidRPr="00E050F7">
        <w:t>(1), 29-41. doi:10.1037/0735-7036.115.1.29</w:t>
      </w:r>
    </w:p>
    <w:p w14:paraId="583F6ECA" w14:textId="77777777" w:rsidR="00E050F7" w:rsidRPr="00E050F7" w:rsidRDefault="00E050F7" w:rsidP="00E050F7">
      <w:pPr>
        <w:pStyle w:val="EndNoteBibliography"/>
        <w:spacing w:after="0"/>
        <w:ind w:left="720" w:hanging="720"/>
      </w:pPr>
      <w:r w:rsidRPr="00E050F7">
        <w:t xml:space="preserve">Jerison, H. J. (1973). </w:t>
      </w:r>
      <w:r w:rsidRPr="00E050F7">
        <w:rPr>
          <w:i/>
        </w:rPr>
        <w:t>Evolution of the Brain and Intelligence</w:t>
      </w:r>
      <w:r w:rsidRPr="00E050F7">
        <w:t>. New York: Academic Press.</w:t>
      </w:r>
    </w:p>
    <w:p w14:paraId="10FDF624" w14:textId="77777777" w:rsidR="00E050F7" w:rsidRPr="00E050F7" w:rsidRDefault="00E050F7" w:rsidP="00E050F7">
      <w:pPr>
        <w:pStyle w:val="EndNoteBibliography"/>
        <w:spacing w:after="0"/>
        <w:ind w:left="720" w:hanging="720"/>
      </w:pPr>
      <w:r w:rsidRPr="00E050F7">
        <w:t xml:space="preserve">Little, R. J. A. (1988). Missing-Data Adjustments in Large Surveys. </w:t>
      </w:r>
      <w:r w:rsidRPr="00E050F7">
        <w:rPr>
          <w:i/>
        </w:rPr>
        <w:t>Journal of Business &amp; Economic Statistics, 6</w:t>
      </w:r>
      <w:r w:rsidRPr="00E050F7">
        <w:t>(3), 287-296. doi:10.1080/07350015.1988.10509663</w:t>
      </w:r>
    </w:p>
    <w:p w14:paraId="0268ADE7" w14:textId="77777777" w:rsidR="00E050F7" w:rsidRPr="00E050F7" w:rsidRDefault="00E050F7" w:rsidP="00E050F7">
      <w:pPr>
        <w:pStyle w:val="EndNoteBibliography"/>
        <w:spacing w:after="0"/>
        <w:ind w:left="720" w:hanging="720"/>
      </w:pPr>
      <w:r w:rsidRPr="00E050F7">
        <w:t xml:space="preserve">Logan, C. J., Avin, S., Boogert, N., Buskell, A., Cross, F. R., Currie, A., . . . Montgomery, S. H. (2018). Beyond brain size: Uncovering the neural correlates of behavioral and cognitive specialization. </w:t>
      </w:r>
      <w:r w:rsidRPr="00E050F7">
        <w:rPr>
          <w:i/>
        </w:rPr>
        <w:t>Comparative Cognition &amp; Behavior Reviews, 13</w:t>
      </w:r>
      <w:r w:rsidRPr="00E050F7">
        <w:t>, 55-89. doi:10.3819/ccbr.2018.130008</w:t>
      </w:r>
    </w:p>
    <w:p w14:paraId="50E5C9F7" w14:textId="77777777" w:rsidR="00E050F7" w:rsidRPr="00E050F7" w:rsidRDefault="00E050F7" w:rsidP="00E050F7">
      <w:pPr>
        <w:pStyle w:val="EndNoteBibliography"/>
        <w:spacing w:after="0"/>
        <w:ind w:left="720" w:hanging="720"/>
      </w:pPr>
      <w:r w:rsidRPr="00E050F7">
        <w:t xml:space="preserve">Lukas, D., &amp; Clutton-Brock, T. (2014). Evolution of social monogamy in primates is not consistently associated with male infanticide. </w:t>
      </w:r>
      <w:r w:rsidRPr="00E050F7">
        <w:rPr>
          <w:i/>
        </w:rPr>
        <w:t>Proceedings of the National Academy of Sciences, 111</w:t>
      </w:r>
      <w:r w:rsidRPr="00E050F7">
        <w:t>(17), E1674-E1674. doi:10.1073/pnas.1401012111</w:t>
      </w:r>
    </w:p>
    <w:p w14:paraId="040E2552" w14:textId="77777777" w:rsidR="00E050F7" w:rsidRPr="00E050F7" w:rsidRDefault="00E050F7" w:rsidP="00E050F7">
      <w:pPr>
        <w:pStyle w:val="EndNoteBibliography"/>
        <w:spacing w:after="0"/>
        <w:ind w:left="720" w:hanging="720"/>
      </w:pPr>
      <w:r w:rsidRPr="00E050F7">
        <w:t xml:space="preserve">Luo, Z. X., Yuan, C. X., Meng, Q. J., &amp; Ji, Q. (2011). A Jurassic eutherian mammal and divergence of marsupials and placentals. </w:t>
      </w:r>
      <w:r w:rsidRPr="00E050F7">
        <w:rPr>
          <w:i/>
        </w:rPr>
        <w:t>Nature, 476</w:t>
      </w:r>
      <w:r w:rsidRPr="00E050F7">
        <w:t>(7361), 442-445. doi:10.1038/nature10291</w:t>
      </w:r>
    </w:p>
    <w:p w14:paraId="77727033" w14:textId="77777777" w:rsidR="00E050F7" w:rsidRPr="00E050F7" w:rsidRDefault="00E050F7" w:rsidP="00E050F7">
      <w:pPr>
        <w:pStyle w:val="EndNoteBibliography"/>
        <w:spacing w:after="0"/>
        <w:ind w:left="720" w:hanging="720"/>
      </w:pPr>
      <w:r w:rsidRPr="00E050F7">
        <w:t xml:space="preserve">Milton, K. (1981). Distribution Patterns of Tropical Plant Foods as an Evolutionary Stimulus to Primate Mental Development. </w:t>
      </w:r>
      <w:r w:rsidRPr="00E050F7">
        <w:rPr>
          <w:i/>
        </w:rPr>
        <w:t>American Anthropologist, 83</w:t>
      </w:r>
      <w:r w:rsidRPr="00E050F7">
        <w:t>(3), 534-548. doi:10.1525/aa.1981.83.3.02a00020</w:t>
      </w:r>
    </w:p>
    <w:p w14:paraId="23C49167" w14:textId="77777777" w:rsidR="00E050F7" w:rsidRPr="00E050F7" w:rsidRDefault="00E050F7" w:rsidP="00E050F7">
      <w:pPr>
        <w:pStyle w:val="EndNoteBibliography"/>
        <w:spacing w:after="0"/>
        <w:ind w:left="720" w:hanging="720"/>
      </w:pPr>
      <w:r w:rsidRPr="00E050F7">
        <w:t xml:space="preserve">Mundry, R. (2014). Statistical Issues and Assumptions of Phylogenetic Generalized Least Squares. In L. Z. Garamszegi (Ed.), </w:t>
      </w:r>
      <w:r w:rsidRPr="00E050F7">
        <w:rPr>
          <w:i/>
        </w:rPr>
        <w:t>Modern Phylogenetic Comparative Methods and Their Application in Evolutionary Biology: Concepts and Practice</w:t>
      </w:r>
      <w:r w:rsidRPr="00E050F7">
        <w:t xml:space="preserve"> (pp. 131-153). Berlin, Heidelberg: Springer Berlin Heidelberg.</w:t>
      </w:r>
    </w:p>
    <w:p w14:paraId="08544DA6" w14:textId="77777777" w:rsidR="00E050F7" w:rsidRPr="00E050F7" w:rsidRDefault="00E050F7" w:rsidP="00E050F7">
      <w:pPr>
        <w:pStyle w:val="EndNoteBibliography"/>
        <w:spacing w:after="0"/>
        <w:ind w:left="720" w:hanging="720"/>
      </w:pPr>
      <w:r w:rsidRPr="00E050F7">
        <w:lastRenderedPageBreak/>
        <w:t xml:space="preserve">Nakagawa, S., &amp; Freckleton, R. P. (2008). Missing inaction: the dangers of ignoring missing data. </w:t>
      </w:r>
      <w:r w:rsidRPr="00E050F7">
        <w:rPr>
          <w:i/>
        </w:rPr>
        <w:t>Trends Ecol Evol, 23</w:t>
      </w:r>
      <w:r w:rsidRPr="00E050F7">
        <w:t>(11), 592-596. doi:10.1016/j.tree.2008.06.014</w:t>
      </w:r>
    </w:p>
    <w:p w14:paraId="6E52CF69" w14:textId="6D7E674F" w:rsidR="00E050F7" w:rsidRPr="00E050F7" w:rsidRDefault="00E050F7" w:rsidP="00E050F7">
      <w:pPr>
        <w:pStyle w:val="EndNoteBibliography"/>
        <w:spacing w:after="0"/>
        <w:ind w:left="720" w:hanging="720"/>
      </w:pPr>
      <w:r w:rsidRPr="00E050F7">
        <w:t xml:space="preserve">Orme, C. D. L. (2012). The caper package: comparative analyses in phylogenetics and evolution in R. 1-36. Retrieved from </w:t>
      </w:r>
      <w:hyperlink r:id="rId11" w:history="1">
        <w:r w:rsidRPr="00E050F7">
          <w:rPr>
            <w:rStyle w:val="Hyperlink"/>
          </w:rPr>
          <w:t>https://cran.r-project.org/web/packages/caper/vignettes/caper.pdf</w:t>
        </w:r>
      </w:hyperlink>
    </w:p>
    <w:p w14:paraId="5388D939" w14:textId="77777777" w:rsidR="00E050F7" w:rsidRPr="00E050F7" w:rsidRDefault="00E050F7" w:rsidP="00E050F7">
      <w:pPr>
        <w:pStyle w:val="EndNoteBibliography"/>
        <w:spacing w:after="0"/>
        <w:ind w:left="720" w:hanging="720"/>
      </w:pPr>
      <w:r w:rsidRPr="00E050F7">
        <w:t>Raia, P., Castiglione, S., Serio, C., Mondanaro, A., Mel-Chionna, M., Febbraro, M. D., . . . Maintainer, F. C. (2019). Package 'RRphylo' Type Package Title Phylogenetic Ridge Regression Methods for Comparative Studies. doi:10.1111/2041</w:t>
      </w:r>
    </w:p>
    <w:p w14:paraId="0FAF373F" w14:textId="0C3143A4" w:rsidR="00E050F7" w:rsidRPr="00E050F7" w:rsidRDefault="00E050F7" w:rsidP="00E050F7">
      <w:pPr>
        <w:pStyle w:val="EndNoteBibliography"/>
        <w:spacing w:after="0"/>
        <w:ind w:left="720" w:hanging="720"/>
      </w:pPr>
      <w:r w:rsidRPr="00E050F7">
        <w:t xml:space="preserve">Reader, S. M., &amp; Laland, K. N. (2002). </w:t>
      </w:r>
      <w:r w:rsidRPr="00E050F7">
        <w:rPr>
          <w:i/>
        </w:rPr>
        <w:t>Social intelligence, innovation, and enhanced brain size in primates</w:t>
      </w:r>
      <w:r w:rsidRPr="00E050F7">
        <w:t xml:space="preserve">. Retrieved from </w:t>
      </w:r>
      <w:hyperlink r:id="rId12" w:history="1">
        <w:r w:rsidRPr="00E050F7">
          <w:rPr>
            <w:rStyle w:val="Hyperlink"/>
          </w:rPr>
          <w:t>www.pnas.orgcgidoi10.1073pnas.062041299</w:t>
        </w:r>
      </w:hyperlink>
    </w:p>
    <w:p w14:paraId="55B3E61F" w14:textId="77777777" w:rsidR="00E050F7" w:rsidRPr="00E050F7" w:rsidRDefault="00E050F7" w:rsidP="00E050F7">
      <w:pPr>
        <w:pStyle w:val="EndNoteBibliography"/>
        <w:spacing w:after="0"/>
        <w:ind w:left="720" w:hanging="720"/>
      </w:pPr>
      <w:r w:rsidRPr="00E050F7">
        <w:t xml:space="preserve">Resche-Rigon, M., &amp; White, I. R. (2018). Multiple imputation by chained equations for systematically and sporadically missing multilevel data. </w:t>
      </w:r>
      <w:r w:rsidRPr="00E050F7">
        <w:rPr>
          <w:i/>
        </w:rPr>
        <w:t>Stat Methods Med Res, 27</w:t>
      </w:r>
      <w:r w:rsidRPr="00E050F7">
        <w:t>(6), 1634-1649. doi:10.1177/0962280216666564</w:t>
      </w:r>
    </w:p>
    <w:p w14:paraId="3F5BE438" w14:textId="77777777" w:rsidR="00E050F7" w:rsidRPr="00E050F7" w:rsidRDefault="00E050F7" w:rsidP="00E050F7">
      <w:pPr>
        <w:pStyle w:val="EndNoteBibliography"/>
        <w:spacing w:after="0"/>
        <w:ind w:left="720" w:hanging="720"/>
      </w:pPr>
      <w:r w:rsidRPr="00E050F7">
        <w:t xml:space="preserve">Revell, L. J. (2012). phytools: an R package for phylogenetic comparative biology (and other things). </w:t>
      </w:r>
      <w:r w:rsidRPr="00E050F7">
        <w:rPr>
          <w:i/>
        </w:rPr>
        <w:t>Methods in Ecology and Evolution, 3</w:t>
      </w:r>
      <w:r w:rsidRPr="00E050F7">
        <w:t>(2), 217-223. doi:10.1111/j.2041-210X.2011.00169.x</w:t>
      </w:r>
    </w:p>
    <w:p w14:paraId="2ACEB0A8" w14:textId="77777777" w:rsidR="00E050F7" w:rsidRPr="00E050F7" w:rsidRDefault="00E050F7" w:rsidP="00E050F7">
      <w:pPr>
        <w:pStyle w:val="EndNoteBibliography"/>
        <w:spacing w:after="0"/>
        <w:ind w:left="720" w:hanging="720"/>
      </w:pPr>
      <w:r w:rsidRPr="00E050F7">
        <w:t xml:space="preserve">Rubin, D. B. (1987). </w:t>
      </w:r>
      <w:r w:rsidRPr="00E050F7">
        <w:rPr>
          <w:i/>
        </w:rPr>
        <w:t>Multiple Imputation for Nonresponse in Surveys</w:t>
      </w:r>
      <w:r w:rsidRPr="00E050F7">
        <w:t>.</w:t>
      </w:r>
    </w:p>
    <w:p w14:paraId="1CC22CBC" w14:textId="77777777" w:rsidR="00E050F7" w:rsidRPr="00E050F7" w:rsidRDefault="00E050F7" w:rsidP="00E050F7">
      <w:pPr>
        <w:pStyle w:val="EndNoteBibliography"/>
        <w:spacing w:after="0"/>
        <w:ind w:left="720" w:hanging="720"/>
      </w:pPr>
      <w:r w:rsidRPr="00E050F7">
        <w:t xml:space="preserve">Shuster, S. M. (2009). Sexual selection and mating systems. </w:t>
      </w:r>
      <w:r w:rsidRPr="00E050F7">
        <w:rPr>
          <w:i/>
        </w:rPr>
        <w:t>Proceedings of the National Academy of Sciences, 106</w:t>
      </w:r>
      <w:r w:rsidRPr="00E050F7">
        <w:t>(Supplement 1), 10009-10016. doi:10.1073/pnas.0901132106</w:t>
      </w:r>
    </w:p>
    <w:p w14:paraId="4FF6FFF4" w14:textId="77777777" w:rsidR="00E050F7" w:rsidRPr="00E050F7" w:rsidRDefault="00E050F7" w:rsidP="00E050F7">
      <w:pPr>
        <w:pStyle w:val="EndNoteBibliography"/>
        <w:spacing w:after="0"/>
        <w:ind w:left="720" w:hanging="720"/>
      </w:pPr>
      <w:r w:rsidRPr="00E050F7">
        <w:t xml:space="preserve">Smaers, J. B., Dechmann, D. K., Goswami, A., Soligo, C., &amp; Safi, K. (2012). Comparative analyses of evolutionary rates reveal different pathways to encephalization in bats, carnivorans, and primates. </w:t>
      </w:r>
      <w:r w:rsidRPr="00E050F7">
        <w:rPr>
          <w:i/>
        </w:rPr>
        <w:t>Proc Natl Acad Sci U S A, 109</w:t>
      </w:r>
      <w:r w:rsidRPr="00E050F7">
        <w:t>(44), 18006-18011. doi:10.1073/pnas.1212181109</w:t>
      </w:r>
    </w:p>
    <w:p w14:paraId="7E77D574"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ogy Letters, 5</w:t>
      </w:r>
      <w:r w:rsidRPr="00E050F7">
        <w:t>(1), 130-133. doi:doi:10.1098/rsbl.2008.0621</w:t>
      </w:r>
    </w:p>
    <w:p w14:paraId="4E79ABED"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 Lett, 5</w:t>
      </w:r>
      <w:r w:rsidRPr="00E050F7">
        <w:t>(1), 130-133. doi:10.1098/rsbl.2008.0621</w:t>
      </w:r>
    </w:p>
    <w:p w14:paraId="2D8529D0" w14:textId="77777777" w:rsidR="00E050F7" w:rsidRPr="00E050F7" w:rsidRDefault="00E050F7" w:rsidP="00E050F7">
      <w:pPr>
        <w:pStyle w:val="EndNoteBibliography"/>
        <w:spacing w:after="0"/>
        <w:ind w:left="720" w:hanging="720"/>
      </w:pPr>
      <w:r w:rsidRPr="00E050F7">
        <w:t xml:space="preserve">Sol, D., Bacher, S., Reader, S. M., &amp; Lefebvre, L. (2008). Brain size predicts the success of mammal species introduced into novel environments. </w:t>
      </w:r>
      <w:r w:rsidRPr="00E050F7">
        <w:rPr>
          <w:i/>
        </w:rPr>
        <w:t>Am Nat, 172 Suppl 1</w:t>
      </w:r>
      <w:r w:rsidRPr="00E050F7">
        <w:t>(S1), S63-71. doi:10.1086/588304</w:t>
      </w:r>
    </w:p>
    <w:p w14:paraId="070B94DD" w14:textId="3CB8103A" w:rsidR="00E050F7" w:rsidRPr="00E050F7" w:rsidRDefault="00E050F7" w:rsidP="00E050F7">
      <w:pPr>
        <w:pStyle w:val="EndNoteBibliography"/>
        <w:spacing w:after="0"/>
        <w:ind w:left="720" w:hanging="720"/>
      </w:pPr>
      <w:r w:rsidRPr="00E050F7">
        <w:t xml:space="preserve">Taylor, J., Rühli, F. J., Brown, G., De Miguel, C., &amp; Henneberg, M. (2006). </w:t>
      </w:r>
      <w:r w:rsidRPr="00E050F7">
        <w:rPr>
          <w:i/>
        </w:rPr>
        <w:t>Mr imaging of brain morphology, vascularisation and encephalization in the koala</w:t>
      </w:r>
      <w:r w:rsidRPr="00E050F7">
        <w:t xml:space="preserve">. Retrieved from </w:t>
      </w:r>
      <w:hyperlink r:id="rId13" w:history="1">
        <w:r w:rsidRPr="00E050F7">
          <w:rPr>
            <w:rStyle w:val="Hyperlink"/>
          </w:rPr>
          <w:t>https://www.publish.csiro.au/am/pdf/AM06034</w:t>
        </w:r>
      </w:hyperlink>
    </w:p>
    <w:p w14:paraId="5FC60F8D" w14:textId="77777777" w:rsidR="00E050F7" w:rsidRPr="00E050F7" w:rsidRDefault="00E050F7" w:rsidP="00E050F7">
      <w:pPr>
        <w:pStyle w:val="EndNoteBibliography"/>
        <w:spacing w:after="0"/>
        <w:ind w:left="720" w:hanging="720"/>
      </w:pPr>
      <w:r w:rsidRPr="00E050F7">
        <w:t xml:space="preserve">Todorov, O. S. (2019). Marsupial Cognition. In J. Vonk &amp; T. Shackelford (Eds.), </w:t>
      </w:r>
      <w:r w:rsidRPr="00E050F7">
        <w:rPr>
          <w:i/>
        </w:rPr>
        <w:t>Encyclopedia of Animal Cognition and Behavior</w:t>
      </w:r>
      <w:r w:rsidRPr="00E050F7">
        <w:t xml:space="preserve"> (pp. 1-8). Cham: Springer International Publishing.</w:t>
      </w:r>
    </w:p>
    <w:p w14:paraId="1DF370D9" w14:textId="77777777" w:rsidR="00E050F7" w:rsidRPr="00E050F7" w:rsidRDefault="00E050F7" w:rsidP="00E050F7">
      <w:pPr>
        <w:pStyle w:val="EndNoteBibliography"/>
        <w:spacing w:after="0"/>
        <w:ind w:left="720" w:hanging="720"/>
      </w:pPr>
      <w:r w:rsidRPr="00E050F7">
        <w:t xml:space="preserve">van Dyck, S., Gynther, I., &amp; Baker, A. (2013). </w:t>
      </w:r>
      <w:r w:rsidRPr="00E050F7">
        <w:rPr>
          <w:i/>
        </w:rPr>
        <w:t>Field Companion to Mammals of Australia</w:t>
      </w:r>
      <w:r w:rsidRPr="00E050F7">
        <w:t>.</w:t>
      </w:r>
    </w:p>
    <w:p w14:paraId="001FBA2C" w14:textId="77777777" w:rsidR="00E050F7" w:rsidRPr="00E050F7" w:rsidRDefault="00E050F7" w:rsidP="00E050F7">
      <w:pPr>
        <w:pStyle w:val="EndNoteBibliography"/>
        <w:spacing w:after="0"/>
        <w:ind w:left="720" w:hanging="720"/>
      </w:pPr>
      <w:r w:rsidRPr="00E050F7">
        <w:t xml:space="preserve">van Woerden, J. T., Willems, E. P., van Schaik, C. P., &amp; Isler, K. (2012). Large brains buffer energetic effects of seasonal habitats in catarrhine primates. </w:t>
      </w:r>
      <w:r w:rsidRPr="00E050F7">
        <w:rPr>
          <w:i/>
        </w:rPr>
        <w:t>Evolution, 66</w:t>
      </w:r>
      <w:r w:rsidRPr="00E050F7">
        <w:t>(1), 191-199. doi:10.1111/j.1558-5646.2011.01434.x</w:t>
      </w:r>
    </w:p>
    <w:p w14:paraId="1B45D665" w14:textId="77777777" w:rsidR="00E050F7" w:rsidRPr="00E050F7" w:rsidRDefault="00E050F7" w:rsidP="00E050F7">
      <w:pPr>
        <w:pStyle w:val="EndNoteBibliography"/>
        <w:spacing w:after="0"/>
        <w:ind w:left="720" w:hanging="720"/>
      </w:pPr>
      <w:r w:rsidRPr="00E050F7">
        <w:t>Weisbecker, V., Ashwell, K., &amp; Fisher, D. (2013). An improved body mass dataset for the study of marsupial brain size evolution. In (Vol. 82, pp. 81-82): Karger Publishers.</w:t>
      </w:r>
    </w:p>
    <w:p w14:paraId="6B8B77B4" w14:textId="77777777" w:rsidR="00E050F7" w:rsidRPr="00E050F7" w:rsidRDefault="00E050F7" w:rsidP="00E050F7">
      <w:pPr>
        <w:pStyle w:val="EndNoteBibliography"/>
        <w:spacing w:after="0"/>
        <w:ind w:left="720" w:hanging="720"/>
      </w:pPr>
      <w:r w:rsidRPr="00E050F7">
        <w:t xml:space="preserve">Weisbecker, V., Blomberg, S., Goldizen, A. W., Brown, M., &amp; Fisher, D. (2015). The evolution of relative brain size in marsupials is energetically constrained but not driven by behavioral complexity. </w:t>
      </w:r>
      <w:r w:rsidRPr="00E050F7">
        <w:rPr>
          <w:i/>
        </w:rPr>
        <w:t>Brain Behav Evol, 85</w:t>
      </w:r>
      <w:r w:rsidRPr="00E050F7">
        <w:t>(2), 125-135. doi:10.1159/000377666</w:t>
      </w:r>
    </w:p>
    <w:p w14:paraId="5AD79178" w14:textId="77777777" w:rsidR="00E050F7" w:rsidRPr="00E050F7" w:rsidRDefault="00E050F7" w:rsidP="00E050F7">
      <w:pPr>
        <w:pStyle w:val="EndNoteBibliography"/>
        <w:spacing w:after="0"/>
        <w:ind w:left="720" w:hanging="720"/>
      </w:pPr>
      <w:r w:rsidRPr="00E050F7">
        <w:lastRenderedPageBreak/>
        <w:t xml:space="preserve">Weisbecker, V., &amp; Goswami, A. (2010). Brain size, life history, and metabolism at the marsupial/placental dichotomy. </w:t>
      </w:r>
      <w:r w:rsidRPr="00E050F7">
        <w:rPr>
          <w:i/>
        </w:rPr>
        <w:t>Proceedings of the National Academy of Sciences, 107</w:t>
      </w:r>
      <w:r w:rsidRPr="00E050F7">
        <w:t>(37), 16216-16221. doi:10.1073/pnas.0906486107</w:t>
      </w:r>
    </w:p>
    <w:p w14:paraId="32566153" w14:textId="77777777" w:rsidR="00E050F7" w:rsidRPr="00E050F7" w:rsidRDefault="00E050F7" w:rsidP="00E050F7">
      <w:pPr>
        <w:pStyle w:val="EndNoteBibliography"/>
        <w:ind w:left="720" w:hanging="720"/>
      </w:pPr>
      <w:r w:rsidRPr="00E050F7">
        <w:t xml:space="preserve">Wickham, H. (2016). </w:t>
      </w:r>
      <w:r w:rsidRPr="00E050F7">
        <w:rPr>
          <w:i/>
        </w:rPr>
        <w:t>ggplot2: elegant graphics for data analysis</w:t>
      </w:r>
      <w:r w:rsidRPr="00E050F7">
        <w:t>: Springer.</w:t>
      </w:r>
    </w:p>
    <w:p w14:paraId="23082E1E" w14:textId="1AF489C7"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rend Brede" w:date="2020-03-11T15:30:00Z" w:initials="AB">
    <w:p w14:paraId="2CEEC1F3" w14:textId="163D5F9B" w:rsidR="007F2C83" w:rsidRDefault="007F2C83">
      <w:pPr>
        <w:pStyle w:val="CommentText"/>
      </w:pPr>
      <w:r>
        <w:rPr>
          <w:rStyle w:val="CommentReference"/>
        </w:rPr>
        <w:annotationRef/>
      </w:r>
      <w:r>
        <w:t>I will add values for each parameter of the model in this table</w:t>
      </w:r>
    </w:p>
  </w:comment>
  <w:comment w:id="2" w:author="uqvweisb_local" w:date="2019-08-29T13:42:00Z" w:initials="u">
    <w:p w14:paraId="7B2D25C6" w14:textId="7943EFAE" w:rsidR="007F2C83" w:rsidRDefault="007F2C83">
      <w:pPr>
        <w:pStyle w:val="CommentText"/>
      </w:pPr>
      <w:r>
        <w:rPr>
          <w:rStyle w:val="CommentReference"/>
        </w:rPr>
        <w:annotationRef/>
      </w:r>
      <w:r>
        <w:t>We still have to make sure you interpret interactions properly. Also, at some point, we need a plain-english summary e.g. species with larger litter sizes tend to have significantly smaller brains.</w:t>
      </w:r>
    </w:p>
  </w:comment>
  <w:comment w:id="3" w:author="Arend Brede" w:date="2020-03-11T15:31:00Z" w:initials="AB">
    <w:p w14:paraId="2A8D7F9B" w14:textId="5335C61A" w:rsidR="007F2C83" w:rsidRDefault="007F2C83">
      <w:pPr>
        <w:pStyle w:val="CommentText"/>
      </w:pPr>
      <w:r>
        <w:rPr>
          <w:rStyle w:val="CommentReference"/>
        </w:rPr>
        <w:annotationRef/>
      </w:r>
      <w:r>
        <w:t>I am going to work on the phrasing of this section a bit more next</w:t>
      </w:r>
    </w:p>
  </w:comment>
  <w:comment w:id="4" w:author="uqvweisb_local" w:date="2019-08-29T15:03:00Z" w:initials="u">
    <w:p w14:paraId="0D6A3B21" w14:textId="2FA6ECAE" w:rsidR="007F2C83" w:rsidRDefault="007F2C83">
      <w:pPr>
        <w:pStyle w:val="CommentText"/>
      </w:pPr>
      <w:r>
        <w:rPr>
          <w:rStyle w:val="CommentReference"/>
        </w:rPr>
        <w:annotationRef/>
      </w:r>
      <w:r>
        <w:t>Dig in deeper; don’t use working of “taken into account”, it’s either with or without interaction, plot and discuss slopes and collinearity.</w:t>
      </w:r>
    </w:p>
  </w:comment>
  <w:comment w:id="5" w:author="Arend Brede" w:date="2020-03-11T15:56:00Z" w:initials="AB">
    <w:p w14:paraId="15A9566E" w14:textId="2C036D3F" w:rsidR="007F2C83" w:rsidRDefault="007F2C83">
      <w:pPr>
        <w:pStyle w:val="CommentText"/>
      </w:pPr>
      <w:r>
        <w:rPr>
          <w:rStyle w:val="CommentReference"/>
        </w:rPr>
        <w:annotationRef/>
      </w:r>
      <w:r>
        <w:t>This is going to go in the discussion</w:t>
      </w:r>
    </w:p>
  </w:comment>
  <w:comment w:id="6" w:author="Arend Brede" w:date="2020-03-11T15:52:00Z" w:initials="AB">
    <w:p w14:paraId="5DBE4342" w14:textId="7748E543" w:rsidR="007F2C83" w:rsidRDefault="007F2C83">
      <w:pPr>
        <w:pStyle w:val="CommentText"/>
      </w:pPr>
      <w:r>
        <w:rPr>
          <w:rStyle w:val="CommentReference"/>
        </w:rPr>
        <w:annotationRef/>
      </w:r>
      <w:r>
        <w:t>I will add that and ANC in the next few days</w:t>
      </w:r>
    </w:p>
  </w:comment>
  <w:comment w:id="17" w:author="Arend Brede" w:date="2020-03-11T15:34:00Z" w:initials="AB">
    <w:p w14:paraId="545A3A47" w14:textId="488C20DE" w:rsidR="007F2C83" w:rsidRDefault="007F2C83">
      <w:pPr>
        <w:pStyle w:val="CommentText"/>
      </w:pPr>
      <w:r>
        <w:rPr>
          <w:rStyle w:val="CommentReference"/>
        </w:rPr>
        <w:annotationRef/>
      </w:r>
      <w:r>
        <w:t>How do we get the reference for the new American maruspials?</w:t>
      </w:r>
    </w:p>
  </w:comment>
  <w:comment w:id="19" w:author="uqvweisb_local" w:date="2019-08-29T13:30:00Z" w:initials="u">
    <w:p w14:paraId="62059615" w14:textId="0AAF205A" w:rsidR="007F2C83" w:rsidRDefault="007F2C83">
      <w:pPr>
        <w:pStyle w:val="CommentText"/>
      </w:pPr>
      <w:r>
        <w:rPr>
          <w:rStyle w:val="CommentReference"/>
        </w:rPr>
        <w:annotationRef/>
      </w:r>
      <w:r>
        <w:t>Check that this is correct…Is the tree timed at all? Also write down how you dealt with the Thylacine Happy to treat it as extant. And also treat as the highest level of vulnerability and say so somewhere</w:t>
      </w:r>
    </w:p>
  </w:comment>
  <w:comment w:id="52" w:author="uqvweisb_local" w:date="2019-08-29T13:41:00Z" w:initials="u">
    <w:p w14:paraId="170B36DE" w14:textId="77777777" w:rsidR="007F2C83" w:rsidRDefault="007F2C83" w:rsidP="00C13722">
      <w:pPr>
        <w:spacing w:line="480" w:lineRule="auto"/>
        <w:rPr>
          <w:rFonts w:ascii="Arial" w:hAnsi="Arial" w:cs="Arial"/>
          <w:szCs w:val="24"/>
          <w:lang w:val="en-GB"/>
        </w:rPr>
      </w:pPr>
      <w:r>
        <w:rPr>
          <w:rStyle w:val="CommentReference"/>
        </w:rPr>
        <w:annotationRef/>
      </w:r>
    </w:p>
    <w:p w14:paraId="24449FCB" w14:textId="7690EE7F" w:rsidR="007F2C83" w:rsidRPr="00547227" w:rsidRDefault="007F2C83" w:rsidP="00C13722">
      <w:pPr>
        <w:spacing w:line="480" w:lineRule="auto"/>
        <w:rPr>
          <w:rFonts w:ascii="Arial" w:hAnsi="Arial" w:cs="Arial"/>
          <w:szCs w:val="24"/>
          <w:lang w:val="en-GB"/>
        </w:rPr>
      </w:pPr>
      <w:r>
        <w:rPr>
          <w:rFonts w:ascii="Arial" w:hAnsi="Arial" w:cs="Arial"/>
          <w:szCs w:val="24"/>
          <w:lang w:val="en-GB"/>
        </w:rPr>
        <w:t>How did you deal with interactions? When did you include body mass? Did you run a model comparison? If not, easily done I think.</w:t>
      </w:r>
    </w:p>
    <w:p w14:paraId="34AE83C0" w14:textId="260132EB" w:rsidR="007F2C83" w:rsidRDefault="007F2C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EEC1F3" w15:done="0"/>
  <w15:commentEx w15:paraId="7B2D25C6" w15:done="0"/>
  <w15:commentEx w15:paraId="2A8D7F9B" w15:done="0"/>
  <w15:commentEx w15:paraId="0D6A3B21" w15:done="0"/>
  <w15:commentEx w15:paraId="15A9566E" w15:done="0"/>
  <w15:commentEx w15:paraId="5DBE4342" w15:done="0"/>
  <w15:commentEx w15:paraId="545A3A47" w15:done="0"/>
  <w15:commentEx w15:paraId="62059615" w15:done="0"/>
  <w15:commentEx w15:paraId="34AE8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EEC1F3" w16cid:durableId="221382A0"/>
  <w16cid:commentId w16cid:paraId="7B2D25C6" w16cid:durableId="211783BB"/>
  <w16cid:commentId w16cid:paraId="2A8D7F9B" w16cid:durableId="221382E6"/>
  <w16cid:commentId w16cid:paraId="0D6A3B21" w16cid:durableId="211783BF"/>
  <w16cid:commentId w16cid:paraId="15A9566E" w16cid:durableId="2213889D"/>
  <w16cid:commentId w16cid:paraId="5DBE4342" w16cid:durableId="221387D9"/>
  <w16cid:commentId w16cid:paraId="545A3A47" w16cid:durableId="2213837D"/>
  <w16cid:commentId w16cid:paraId="62059615" w16cid:durableId="211783C5"/>
  <w16cid:commentId w16cid:paraId="34AE83C0" w16cid:durableId="211783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6"/>
  </w:num>
  <w:num w:numId="5">
    <w:abstractNumId w:val="5"/>
  </w:num>
  <w:num w:numId="6">
    <w:abstractNumId w:val="7"/>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Brede">
    <w15:presenceInfo w15:providerId="None" w15:userId="Arend Brede"/>
  </w15:person>
  <w15:person w15:author="uqvweisb_local">
    <w15:presenceInfo w15:providerId="None" w15:userId="uqvweisb_lo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3&lt;/item&gt;&lt;item&gt;54&lt;/item&gt;&lt;item&gt;58&lt;/item&gt;&lt;item&gt;61&lt;/item&gt;&lt;item&gt;70&lt;/item&gt;&lt;item&gt;74&lt;/item&gt;&lt;item&gt;76&lt;/item&gt;&lt;item&gt;79&lt;/item&gt;&lt;item&gt;90&lt;/item&gt;&lt;item&gt;101&lt;/item&gt;&lt;item&gt;107&lt;/item&gt;&lt;item&gt;112&lt;/item&gt;&lt;item&gt;117&lt;/item&gt;&lt;item&gt;121&lt;/item&gt;&lt;item&gt;122&lt;/item&gt;&lt;item&gt;127&lt;/item&gt;&lt;item&gt;142&lt;/item&gt;&lt;item&gt;145&lt;/item&gt;&lt;item&gt;156&lt;/item&gt;&lt;item&gt;167&lt;/item&gt;&lt;item&gt;170&lt;/item&gt;&lt;item&gt;184&lt;/item&gt;&lt;item&gt;195&lt;/item&gt;&lt;item&gt;212&lt;/item&gt;&lt;item&gt;213&lt;/item&gt;&lt;item&gt;227&lt;/item&gt;&lt;item&gt;246&lt;/item&gt;&lt;item&gt;256&lt;/item&gt;&lt;item&gt;257&lt;/item&gt;&lt;item&gt;261&lt;/item&gt;&lt;item&gt;297&lt;/item&gt;&lt;item&gt;299&lt;/item&gt;&lt;item&gt;321&lt;/item&gt;&lt;item&gt;328&lt;/item&gt;&lt;item&gt;332&lt;/item&gt;&lt;item&gt;351&lt;/item&gt;&lt;item&gt;352&lt;/item&gt;&lt;item&gt;353&lt;/item&gt;&lt;item&gt;377&lt;/item&gt;&lt;item&gt;378&lt;/item&gt;&lt;item&gt;379&lt;/item&gt;&lt;item&gt;380&lt;/item&gt;&lt;item&gt;381&lt;/item&gt;&lt;item&gt;382&lt;/item&gt;&lt;/record-ids&gt;&lt;/item&gt;&lt;/Libraries&gt;"/>
  </w:docVars>
  <w:rsids>
    <w:rsidRoot w:val="00320CFB"/>
    <w:rsid w:val="0000068C"/>
    <w:rsid w:val="00011938"/>
    <w:rsid w:val="00016AAD"/>
    <w:rsid w:val="0003531E"/>
    <w:rsid w:val="00057580"/>
    <w:rsid w:val="00060095"/>
    <w:rsid w:val="00061BAA"/>
    <w:rsid w:val="00073875"/>
    <w:rsid w:val="00073F98"/>
    <w:rsid w:val="000878F4"/>
    <w:rsid w:val="000943E1"/>
    <w:rsid w:val="000B5FD5"/>
    <w:rsid w:val="000C102E"/>
    <w:rsid w:val="000C17D7"/>
    <w:rsid w:val="000C785C"/>
    <w:rsid w:val="000D40AA"/>
    <w:rsid w:val="000E05A6"/>
    <w:rsid w:val="000F5F71"/>
    <w:rsid w:val="001017A0"/>
    <w:rsid w:val="00125A00"/>
    <w:rsid w:val="00132EDA"/>
    <w:rsid w:val="00152BEF"/>
    <w:rsid w:val="00162922"/>
    <w:rsid w:val="0016379F"/>
    <w:rsid w:val="001830A0"/>
    <w:rsid w:val="001D4538"/>
    <w:rsid w:val="00207EDB"/>
    <w:rsid w:val="00242FB5"/>
    <w:rsid w:val="002629AF"/>
    <w:rsid w:val="00282744"/>
    <w:rsid w:val="002B4972"/>
    <w:rsid w:val="002F3CCA"/>
    <w:rsid w:val="00310ACB"/>
    <w:rsid w:val="00320CFB"/>
    <w:rsid w:val="0034296D"/>
    <w:rsid w:val="0034657E"/>
    <w:rsid w:val="00360140"/>
    <w:rsid w:val="00362F42"/>
    <w:rsid w:val="00364D85"/>
    <w:rsid w:val="00365BFD"/>
    <w:rsid w:val="00367EAD"/>
    <w:rsid w:val="003739FB"/>
    <w:rsid w:val="00390AA5"/>
    <w:rsid w:val="00394863"/>
    <w:rsid w:val="003A5B27"/>
    <w:rsid w:val="003B6E80"/>
    <w:rsid w:val="003B7C96"/>
    <w:rsid w:val="003D0E61"/>
    <w:rsid w:val="003D610E"/>
    <w:rsid w:val="00412E21"/>
    <w:rsid w:val="00417D65"/>
    <w:rsid w:val="0042061F"/>
    <w:rsid w:val="00450CF7"/>
    <w:rsid w:val="004518B3"/>
    <w:rsid w:val="004521E3"/>
    <w:rsid w:val="004534A2"/>
    <w:rsid w:val="00467282"/>
    <w:rsid w:val="00467BD6"/>
    <w:rsid w:val="0048128A"/>
    <w:rsid w:val="004B2A67"/>
    <w:rsid w:val="004E12F0"/>
    <w:rsid w:val="004F27A3"/>
    <w:rsid w:val="004F3AC6"/>
    <w:rsid w:val="005036CF"/>
    <w:rsid w:val="00505F3F"/>
    <w:rsid w:val="00526AC1"/>
    <w:rsid w:val="00531681"/>
    <w:rsid w:val="00547227"/>
    <w:rsid w:val="00552D5F"/>
    <w:rsid w:val="005916AC"/>
    <w:rsid w:val="00592954"/>
    <w:rsid w:val="005D0594"/>
    <w:rsid w:val="005D41D7"/>
    <w:rsid w:val="005D5284"/>
    <w:rsid w:val="005D7807"/>
    <w:rsid w:val="005E46A3"/>
    <w:rsid w:val="006101F0"/>
    <w:rsid w:val="00624706"/>
    <w:rsid w:val="006348D4"/>
    <w:rsid w:val="00635D86"/>
    <w:rsid w:val="0064194E"/>
    <w:rsid w:val="00641FFE"/>
    <w:rsid w:val="00665E8E"/>
    <w:rsid w:val="00672E8A"/>
    <w:rsid w:val="006939BD"/>
    <w:rsid w:val="006A7494"/>
    <w:rsid w:val="006B7751"/>
    <w:rsid w:val="006C5E4D"/>
    <w:rsid w:val="006D7933"/>
    <w:rsid w:val="006F1D81"/>
    <w:rsid w:val="006F6663"/>
    <w:rsid w:val="00700B78"/>
    <w:rsid w:val="0072053C"/>
    <w:rsid w:val="00721A5F"/>
    <w:rsid w:val="00751A10"/>
    <w:rsid w:val="007722B8"/>
    <w:rsid w:val="007725D3"/>
    <w:rsid w:val="007869C6"/>
    <w:rsid w:val="00791A5D"/>
    <w:rsid w:val="00792F8B"/>
    <w:rsid w:val="007B4EF0"/>
    <w:rsid w:val="007C0A7E"/>
    <w:rsid w:val="007F2C83"/>
    <w:rsid w:val="007F4CAD"/>
    <w:rsid w:val="007F6B86"/>
    <w:rsid w:val="00801946"/>
    <w:rsid w:val="008423B0"/>
    <w:rsid w:val="008423B9"/>
    <w:rsid w:val="00870FE3"/>
    <w:rsid w:val="00876356"/>
    <w:rsid w:val="00881BD9"/>
    <w:rsid w:val="00893BAF"/>
    <w:rsid w:val="008A007A"/>
    <w:rsid w:val="008A171E"/>
    <w:rsid w:val="008A5F77"/>
    <w:rsid w:val="008A7BE2"/>
    <w:rsid w:val="008B2266"/>
    <w:rsid w:val="008E7643"/>
    <w:rsid w:val="008E7C1A"/>
    <w:rsid w:val="009303DF"/>
    <w:rsid w:val="0094302F"/>
    <w:rsid w:val="00952763"/>
    <w:rsid w:val="009573C9"/>
    <w:rsid w:val="00971784"/>
    <w:rsid w:val="00995687"/>
    <w:rsid w:val="009B246D"/>
    <w:rsid w:val="009C6610"/>
    <w:rsid w:val="009D34B3"/>
    <w:rsid w:val="009D6717"/>
    <w:rsid w:val="00A32890"/>
    <w:rsid w:val="00A35A3B"/>
    <w:rsid w:val="00A45439"/>
    <w:rsid w:val="00A45976"/>
    <w:rsid w:val="00A727DC"/>
    <w:rsid w:val="00A929E1"/>
    <w:rsid w:val="00A96F5D"/>
    <w:rsid w:val="00AA1B8E"/>
    <w:rsid w:val="00AA2E14"/>
    <w:rsid w:val="00AA47C7"/>
    <w:rsid w:val="00AB0E5C"/>
    <w:rsid w:val="00AC7A3C"/>
    <w:rsid w:val="00AD2DF6"/>
    <w:rsid w:val="00AF73FE"/>
    <w:rsid w:val="00B06F0B"/>
    <w:rsid w:val="00B2408D"/>
    <w:rsid w:val="00B31EDE"/>
    <w:rsid w:val="00B43282"/>
    <w:rsid w:val="00B5057E"/>
    <w:rsid w:val="00B8391E"/>
    <w:rsid w:val="00BA7458"/>
    <w:rsid w:val="00BD5310"/>
    <w:rsid w:val="00BD7F75"/>
    <w:rsid w:val="00BF18B9"/>
    <w:rsid w:val="00C01649"/>
    <w:rsid w:val="00C029CA"/>
    <w:rsid w:val="00C1226F"/>
    <w:rsid w:val="00C12B21"/>
    <w:rsid w:val="00C13722"/>
    <w:rsid w:val="00C16C65"/>
    <w:rsid w:val="00C22806"/>
    <w:rsid w:val="00C24CBE"/>
    <w:rsid w:val="00C25EA6"/>
    <w:rsid w:val="00C51857"/>
    <w:rsid w:val="00C66846"/>
    <w:rsid w:val="00C70C04"/>
    <w:rsid w:val="00CA63F6"/>
    <w:rsid w:val="00CB135C"/>
    <w:rsid w:val="00CB50EE"/>
    <w:rsid w:val="00CC1224"/>
    <w:rsid w:val="00CD34F5"/>
    <w:rsid w:val="00CD6145"/>
    <w:rsid w:val="00CD6F6F"/>
    <w:rsid w:val="00D278AD"/>
    <w:rsid w:val="00D31A02"/>
    <w:rsid w:val="00D32CA6"/>
    <w:rsid w:val="00D47517"/>
    <w:rsid w:val="00D51B37"/>
    <w:rsid w:val="00D742DE"/>
    <w:rsid w:val="00DA68A6"/>
    <w:rsid w:val="00DB6447"/>
    <w:rsid w:val="00DD10E3"/>
    <w:rsid w:val="00DD1A79"/>
    <w:rsid w:val="00DF2208"/>
    <w:rsid w:val="00DF23E5"/>
    <w:rsid w:val="00DF56FA"/>
    <w:rsid w:val="00E050F7"/>
    <w:rsid w:val="00E16A0E"/>
    <w:rsid w:val="00E22B9F"/>
    <w:rsid w:val="00E43AC9"/>
    <w:rsid w:val="00E67BA0"/>
    <w:rsid w:val="00E9223B"/>
    <w:rsid w:val="00E96925"/>
    <w:rsid w:val="00EB4039"/>
    <w:rsid w:val="00EB5A9F"/>
    <w:rsid w:val="00EC4B1D"/>
    <w:rsid w:val="00F1513D"/>
    <w:rsid w:val="00F21D3F"/>
    <w:rsid w:val="00F32C9E"/>
    <w:rsid w:val="00F33EB3"/>
    <w:rsid w:val="00F40083"/>
    <w:rsid w:val="00F50EB3"/>
    <w:rsid w:val="00F77E04"/>
    <w:rsid w:val="00FA598F"/>
    <w:rsid w:val="00FB12BC"/>
    <w:rsid w:val="00FB6DFA"/>
    <w:rsid w:val="00FC446A"/>
    <w:rsid w:val="00FC78A9"/>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ublish.csiro.au/am/pdf/AM06034"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file:///C:\Users\Arend%20Brede\AppData\Roaming\Microsoft\Word\www.pnas.orgcgidoi10.1073pnas.06204129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 TargetMode="External"/><Relationship Id="rId4" Type="http://schemas.openxmlformats.org/officeDocument/2006/relationships/settings" Target="settings.xml"/><Relationship Id="rId9" Type="http://schemas.openxmlformats.org/officeDocument/2006/relationships/hyperlink" Targe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538F4B-4E35-4D8D-B2DD-A4D31A2C3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9</TotalTime>
  <Pages>28</Pages>
  <Words>28848</Words>
  <Characters>164438</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92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1</cp:revision>
  <dcterms:created xsi:type="dcterms:W3CDTF">2019-07-30T00:13:00Z</dcterms:created>
  <dcterms:modified xsi:type="dcterms:W3CDTF">2020-04-09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